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218FA1C" w:rsidR="008F2AE9" w:rsidRDefault="00833AC3" w:rsidP="00972812">
      <w:pPr>
        <w:pStyle w:val="NomeTrabalho"/>
      </w:pPr>
      <w:del w:id="1" w:author="Juliano Varella De Carvalho" w:date="2020-11-04T10:23:00Z">
        <w:r w:rsidDel="00147B63">
          <w:delText>Uso</w:delText>
        </w:r>
        <w:r w:rsidR="00A02EEA" w:rsidDel="00147B63">
          <w:delText xml:space="preserve"> do KNN para </w:delText>
        </w:r>
      </w:del>
      <w:r w:rsidR="00A02EEA">
        <w:t>recomendação de g</w:t>
      </w:r>
      <w:del w:id="2" w:author="Juliano Varella De Carvalho" w:date="2020-11-04T10:23:00Z">
        <w:r w:rsidR="00A02EEA" w:rsidDel="00147B63">
          <w:delText>e</w:delText>
        </w:r>
      </w:del>
      <w:ins w:id="3" w:author="Juliano Varella De Carvalho" w:date="2020-11-04T10:23:00Z">
        <w:r w:rsidR="00147B63">
          <w:t>Ê</w:t>
        </w:r>
      </w:ins>
      <w:r w:rsidR="00A02EEA">
        <w:t>neros musicais</w:t>
      </w:r>
      <w:r w:rsidR="00DF266F">
        <w:t xml:space="preserve"> atrav</w:t>
      </w:r>
      <w:del w:id="4" w:author="Juliano Varella De Carvalho" w:date="2020-11-04T10:23:00Z">
        <w:r w:rsidR="00DF266F" w:rsidDel="00147B63">
          <w:delText>e</w:delText>
        </w:r>
      </w:del>
      <w:ins w:id="5" w:author="Juliano Varella De Carvalho" w:date="2020-11-04T10:23:00Z">
        <w:r w:rsidR="00147B63">
          <w:t>É</w:t>
        </w:r>
      </w:ins>
      <w:r w:rsidR="00DF266F">
        <w:t xml:space="preserve">s </w:t>
      </w:r>
      <w:del w:id="6" w:author="Juliano Varella De Carvalho" w:date="2020-11-04T10:23:00Z">
        <w:r w:rsidR="00DF266F" w:rsidDel="00147B63">
          <w:delText xml:space="preserve">do </w:delText>
        </w:r>
      </w:del>
      <w:ins w:id="7" w:author="Juliano Varella De Carvalho" w:date="2020-11-04T10:23:00Z">
        <w:r w:rsidR="00147B63">
          <w:t xml:space="preserve">dE </w:t>
        </w:r>
      </w:ins>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B002DA" w:rsidRDefault="00B002DA" w:rsidP="00972812"/>
                          <w:p w14:paraId="0074EEEE" w14:textId="77777777" w:rsidR="00B002DA" w:rsidRDefault="00B002DA" w:rsidP="00972812"/>
                          <w:p w14:paraId="20FED896" w14:textId="77777777" w:rsidR="00B002DA" w:rsidRDefault="00B002DA" w:rsidP="00972812"/>
                          <w:p w14:paraId="6BC7A7D7" w14:textId="77777777" w:rsidR="00B002DA" w:rsidRDefault="00B002DA" w:rsidP="00972812"/>
                          <w:p w14:paraId="657ED508" w14:textId="77777777" w:rsidR="00B002DA" w:rsidRDefault="00B002DA" w:rsidP="00972812"/>
                          <w:p w14:paraId="4DBF881F" w14:textId="77777777" w:rsidR="00B002DA" w:rsidRDefault="00B002DA" w:rsidP="00972812"/>
                          <w:p w14:paraId="47D5DC89" w14:textId="77777777" w:rsidR="00B002DA" w:rsidRDefault="00B002DA"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" o:allowincell="f" strokecolor="white">
                <v:textbox>
                  <w:txbxContent>
                    <w:p w14:paraId="6B002AC0" w14:textId="77777777" w:rsidR="00B002DA" w:rsidRDefault="00B002DA" w:rsidP="00972812"/>
                    <w:p w14:paraId="0074EEEE" w14:textId="77777777" w:rsidR="00B002DA" w:rsidRDefault="00B002DA" w:rsidP="00972812"/>
                    <w:p w14:paraId="20FED896" w14:textId="77777777" w:rsidR="00B002DA" w:rsidRDefault="00B002DA" w:rsidP="00972812"/>
                    <w:p w14:paraId="6BC7A7D7" w14:textId="77777777" w:rsidR="00B002DA" w:rsidRDefault="00B002DA" w:rsidP="00972812"/>
                    <w:p w14:paraId="657ED508" w14:textId="77777777" w:rsidR="00B002DA" w:rsidRDefault="00B002DA" w:rsidP="00972812"/>
                    <w:p w14:paraId="4DBF881F" w14:textId="77777777" w:rsidR="00B002DA" w:rsidRDefault="00B002DA" w:rsidP="00972812"/>
                    <w:p w14:paraId="47D5DC89" w14:textId="77777777" w:rsidR="00B002DA" w:rsidRDefault="00B002DA"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087FE01C" w:rsidR="008F2AE9" w:rsidRDefault="00EB4ADC" w:rsidP="00972812">
      <w:pPr>
        <w:pStyle w:val="NomeTrabalho"/>
      </w:pPr>
      <w:del w:id="8" w:author="Juliano Varella De Carvalho" w:date="2020-11-04T10:24:00Z">
        <w:r w:rsidRPr="00EB4ADC" w:rsidDel="00147B63">
          <w:delText xml:space="preserve">USO DO KNN PARA </w:delText>
        </w:r>
      </w:del>
      <w:r w:rsidRPr="00EB4ADC">
        <w:t>RECOMENDAÇÃO DE G</w:t>
      </w:r>
      <w:del w:id="9" w:author="Juliano Varella De Carvalho" w:date="2020-11-04T10:24:00Z">
        <w:r w:rsidRPr="00EB4ADC" w:rsidDel="00147B63">
          <w:delText>E</w:delText>
        </w:r>
      </w:del>
      <w:ins w:id="10" w:author="Juliano Varella De Carvalho" w:date="2020-11-04T10:24:00Z">
        <w:r w:rsidR="00147B63">
          <w:t>Ê</w:t>
        </w:r>
      </w:ins>
      <w:r w:rsidRPr="00EB4ADC">
        <w:t>NEROS MUSICAIS ATRAV</w:t>
      </w:r>
      <w:del w:id="11" w:author="Juliano Varella De Carvalho" w:date="2020-11-04T10:24:00Z">
        <w:r w:rsidRPr="00EB4ADC" w:rsidDel="00147B63">
          <w:delText>E</w:delText>
        </w:r>
      </w:del>
      <w:ins w:id="12" w:author="Juliano Varella De Carvalho" w:date="2020-11-04T10:24:00Z">
        <w:r w:rsidR="00147B63">
          <w:t>É</w:t>
        </w:r>
      </w:ins>
      <w:r w:rsidRPr="00EB4ADC">
        <w:t xml:space="preserve">S </w:t>
      </w:r>
      <w:del w:id="13" w:author="Juliano Varella De Carvalho" w:date="2020-11-04T10:24:00Z">
        <w:r w:rsidRPr="00EB4ADC" w:rsidDel="00147B63">
          <w:delText xml:space="preserve">DO </w:delText>
        </w:r>
      </w:del>
      <w:ins w:id="14" w:author="Juliano Varella De Carvalho" w:date="2020-11-04T10:24:00Z">
        <w:r w:rsidR="00147B63" w:rsidRPr="00EB4ADC">
          <w:t>D</w:t>
        </w:r>
        <w:r w:rsidR="00147B63">
          <w:t>E</w:t>
        </w:r>
        <w:r w:rsidR="00147B63" w:rsidRPr="00EB4ADC">
          <w:t xml:space="preserve"> </w:t>
        </w:r>
      </w:ins>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 xml:space="preserve">Universidade </w:t>
      </w:r>
      <w:proofErr w:type="spellStart"/>
      <w:r>
        <w:t>Feevale</w:t>
      </w:r>
      <w:proofErr w:type="spellEnd"/>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5061A42C"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ins w:id="15" w:author="Juliano Varella De Carvalho" w:date="2020-11-04T10:25:00Z">
        <w:r w:rsidR="00147B63">
          <w:t xml:space="preserve"> </w:t>
        </w:r>
        <w:commentRangeStart w:id="16"/>
        <w:r w:rsidR="00147B63">
          <w:t>()</w:t>
        </w:r>
        <w:commentRangeEnd w:id="16"/>
        <w:r w:rsidR="00147B63">
          <w:rPr>
            <w:rStyle w:val="CommentReference"/>
          </w:rPr>
          <w:commentReference w:id="16"/>
        </w:r>
      </w:ins>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ins w:id="17" w:author="Juliano Varella De Carvalho" w:date="2020-11-04T10:25:00Z">
        <w:r w:rsidR="00147B63">
          <w:t>,</w:t>
        </w:r>
      </w:ins>
      <w:r w:rsidR="00E7079D">
        <w:t xml:space="preserve"> a partir do contexto musical (gostou, não gostou, repetiu), contexto comportamental (atividade, sentimento) e </w:t>
      </w:r>
      <w:ins w:id="18" w:author="Juliano Varella De Carvalho" w:date="2020-11-04T10:26:00Z">
        <w:r w:rsidR="00147B63">
          <w:t xml:space="preserve">de </w:t>
        </w:r>
      </w:ins>
      <w:r w:rsidR="00E7079D">
        <w:t>ambiente (lugar)</w:t>
      </w:r>
      <w:ins w:id="19" w:author="Juliano Varella De Carvalho" w:date="2020-11-04T10:26:00Z">
        <w:r w:rsidR="00147B63">
          <w:t>,</w:t>
        </w:r>
      </w:ins>
      <w:r w:rsidR="00E7079D">
        <w:t xml:space="preserve"> encontrar o gênero musical mais adequado para o momento</w:t>
      </w:r>
      <w:r w:rsidRPr="003409B7">
        <w:t>.</w:t>
      </w:r>
      <w:r w:rsidR="002225D0">
        <w:t xml:space="preserve"> É apresentad</w:t>
      </w:r>
      <w:ins w:id="20" w:author="Juliano Varella De Carvalho" w:date="2020-11-04T10:26:00Z">
        <w:r w:rsidR="00147B63">
          <w:t>a</w:t>
        </w:r>
      </w:ins>
      <w:del w:id="21" w:author="Juliano Varella De Carvalho" w:date="2020-11-04T10:26:00Z">
        <w:r w:rsidR="002225D0" w:rsidDel="00147B63">
          <w:delText>o</w:delText>
        </w:r>
      </w:del>
      <w:r w:rsidR="005D7B37">
        <w:t xml:space="preserve"> toda pesquisa desenvolvida até o desenvolvimento do sistema,</w:t>
      </w:r>
      <w:r w:rsidR="002225D0">
        <w:t xml:space="preserve"> a evolução</w:t>
      </w:r>
      <w:ins w:id="22" w:author="Juliano Varella De Carvalho" w:date="2020-11-04T10:26:00Z">
        <w:r w:rsidR="00147B63">
          <w:t xml:space="preserve"> do</w:t>
        </w:r>
      </w:ins>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2F0A72AC"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del w:id="23" w:author="Juliano Varella De Carvalho" w:date="2020-11-04T10:26:00Z">
        <w:r w:rsidR="00F42311" w:rsidRPr="004E28B3" w:rsidDel="00147B63">
          <w:rPr>
            <w:i/>
            <w:iCs w:val="0"/>
            <w:lang w:val="en-US"/>
          </w:rPr>
          <w:delText>K-Nearest Neighbors</w:delText>
        </w:r>
        <w:r w:rsidR="00F42311" w:rsidDel="00147B63">
          <w:rPr>
            <w:lang w:val="en-US"/>
          </w:rPr>
          <w:delText xml:space="preserve">. </w:delText>
        </w:r>
      </w:del>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Change w:id="24" w:author="Juliano Varella De Carvalho" w:date="2020-11-04T15:55:00Z">
            <w:rPr>
              <w:lang w:val="en-US"/>
            </w:rPr>
          </w:rPrChange>
        </w:rPr>
        <w:t>Sistemas</w:t>
      </w:r>
      <w:proofErr w:type="spellEnd"/>
      <w:r w:rsidR="007242D1" w:rsidRPr="001D3D9F">
        <w:rPr>
          <w:lang w:val="en-US"/>
          <w:rPrChange w:id="25" w:author="Juliano Varella De Carvalho" w:date="2020-11-04T15:55:00Z">
            <w:rPr>
              <w:lang w:val="en-US"/>
            </w:rPr>
          </w:rPrChange>
        </w:rPr>
        <w:t xml:space="preserve"> de </w:t>
      </w:r>
      <w:proofErr w:type="spellStart"/>
      <w:r w:rsidR="007242D1" w:rsidRPr="001D3D9F">
        <w:rPr>
          <w:lang w:val="en-US"/>
          <w:rPrChange w:id="26" w:author="Juliano Varella De Carvalho" w:date="2020-11-04T15:55:00Z">
            <w:rPr>
              <w:lang w:val="en-US"/>
            </w:rPr>
          </w:rPrChange>
        </w:rPr>
        <w:t>recomendação</w:t>
      </w:r>
      <w:proofErr w:type="spellEnd"/>
      <w:r w:rsidR="007242D1" w:rsidRPr="001D3D9F">
        <w:rPr>
          <w:lang w:val="en-US"/>
          <w:rPrChange w:id="27" w:author="Juliano Varella De Carvalho" w:date="2020-11-04T15:55:00Z">
            <w:rPr>
              <w:lang w:val="en-US"/>
            </w:rPr>
          </w:rPrChange>
        </w:rPr>
        <w:t xml:space="preserve"> musical. </w:t>
      </w:r>
      <w:ins w:id="28" w:author="Juliano Varella De Carvalho" w:date="2020-11-04T10:26:00Z">
        <w:r w:rsidR="00147B63" w:rsidRPr="004E28B3">
          <w:rPr>
            <w:i/>
            <w:iCs w:val="0"/>
            <w:lang w:val="en-US"/>
          </w:rPr>
          <w:t>K-Nearest Neighbors</w:t>
        </w:r>
        <w:r w:rsidR="00147B63">
          <w:rPr>
            <w:lang w:val="en-US"/>
          </w:rPr>
          <w:t xml:space="preserve">. </w:t>
        </w:r>
      </w:ins>
      <w:r w:rsidR="007242D1" w:rsidRPr="001D3D9F">
        <w:rPr>
          <w:lang w:val="en-US"/>
          <w:rPrChange w:id="29" w:author="Juliano Varella De Carvalho" w:date="2020-11-04T15:55:00Z">
            <w:rPr>
              <w:lang w:val="en-US"/>
            </w:rPr>
          </w:rPrChange>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30"/>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30"/>
      <w:r w:rsidR="00147B63">
        <w:rPr>
          <w:rStyle w:val="CommentReference"/>
        </w:rPr>
        <w:commentReference w:id="30"/>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2339BBF4" w:rsidR="008F2AE9" w:rsidRPr="0017416A" w:rsidRDefault="008F2AE9" w:rsidP="00972812">
      <w:pPr>
        <w:pStyle w:val="Palavras-chave"/>
        <w:rPr>
          <w:lang w:val="en-US"/>
        </w:rPr>
      </w:pPr>
      <w:r w:rsidRPr="003665B2">
        <w:rPr>
          <w:lang w:val="en-US"/>
        </w:rPr>
        <w:t xml:space="preserve">Keywords: </w:t>
      </w:r>
      <w:del w:id="31" w:author="Juliano Varella De Carvalho" w:date="2020-11-04T10:27:00Z">
        <w:r w:rsidR="008A0DF9" w:rsidRPr="008A0DF9" w:rsidDel="00147B63">
          <w:rPr>
            <w:lang w:val="en-US"/>
          </w:rPr>
          <w:delText>K-Nearest Neighbors</w:delText>
        </w:r>
        <w:r w:rsidR="008A0DF9" w:rsidDel="00147B63">
          <w:rPr>
            <w:lang w:val="en-US"/>
          </w:rPr>
          <w:delText>.</w:delText>
        </w:r>
        <w:r w:rsidR="008A0DF9" w:rsidRPr="008A0DF9" w:rsidDel="00147B63">
          <w:rPr>
            <w:lang w:val="en-US"/>
          </w:rPr>
          <w:delText xml:space="preserve"> </w:delText>
        </w:r>
      </w:del>
      <w:proofErr w:type="spellStart"/>
      <w:r w:rsidR="00E1249D" w:rsidRPr="00E1249D">
        <w:rPr>
          <w:lang w:val="en-US"/>
        </w:rPr>
        <w:t>RecSys</w:t>
      </w:r>
      <w:proofErr w:type="spellEnd"/>
      <w:r w:rsidR="00E1249D" w:rsidRPr="00E1249D">
        <w:rPr>
          <w:lang w:val="en-US"/>
        </w:rPr>
        <w:t xml:space="preserve">. Machine Learning. Music Recommender System. </w:t>
      </w:r>
      <w:ins w:id="32" w:author="Juliano Varella De Carvalho" w:date="2020-11-04T10:27:00Z">
        <w:r w:rsidR="00147B63" w:rsidRPr="008A0DF9">
          <w:rPr>
            <w:lang w:val="en-US"/>
          </w:rPr>
          <w:t>K-Nearest Neighbors</w:t>
        </w:r>
        <w:r w:rsidR="00147B63">
          <w:rPr>
            <w:lang w:val="en-US"/>
          </w:rPr>
          <w:t>.</w:t>
        </w:r>
        <w:r w:rsidR="00147B63" w:rsidRPr="008A0DF9">
          <w:rPr>
            <w:lang w:val="en-US"/>
          </w:rPr>
          <w:t xml:space="preserve"> </w:t>
        </w:r>
      </w:ins>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TableofFigur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Footer"/>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TableofFigur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TableofFigur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63D35">
      <w:pPr>
        <w:pStyle w:val="TableofFigur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Index1"/>
            </w:pPr>
            <w:r>
              <w:t>LORS</w:t>
            </w:r>
          </w:p>
        </w:tc>
        <w:tc>
          <w:tcPr>
            <w:tcW w:w="7780" w:type="dxa"/>
          </w:tcPr>
          <w:p w14:paraId="5E1396F1" w14:textId="28AF744C" w:rsidR="00E15626" w:rsidRPr="00CA31F6" w:rsidRDefault="00E15626" w:rsidP="00972812">
            <w:pPr>
              <w:pStyle w:val="Index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Index1"/>
            </w:pPr>
            <w:r>
              <w:t>POC</w:t>
            </w:r>
          </w:p>
        </w:tc>
        <w:tc>
          <w:tcPr>
            <w:tcW w:w="7780" w:type="dxa"/>
          </w:tcPr>
          <w:p w14:paraId="1183FB1F" w14:textId="27D82AFF" w:rsidR="00CB3DB4" w:rsidRDefault="00CB3DB4" w:rsidP="00972812">
            <w:pPr>
              <w:pStyle w:val="Index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Index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Index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Index1"/>
            </w:pPr>
          </w:p>
        </w:tc>
        <w:tc>
          <w:tcPr>
            <w:tcW w:w="7780" w:type="dxa"/>
          </w:tcPr>
          <w:p w14:paraId="56823FB1" w14:textId="77777777" w:rsidR="001220CC" w:rsidRPr="00CA31F6" w:rsidRDefault="001220CC" w:rsidP="00972812">
            <w:pPr>
              <w:pStyle w:val="Index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463D35">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463D35">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463D35">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463D35">
      <w:pPr>
        <w:pStyle w:val="TOC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463D35">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463D35">
      <w:pPr>
        <w:pStyle w:val="TOC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463D35">
      <w:pPr>
        <w:pStyle w:val="TOC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Heading1"/>
      </w:pPr>
      <w:bookmarkStart w:id="33" w:name="_Toc53928594"/>
      <w:bookmarkStart w:id="34" w:name="_Toc55260940"/>
      <w:r w:rsidRPr="000964B3">
        <w:lastRenderedPageBreak/>
        <w:t>Introdução</w:t>
      </w:r>
      <w:bookmarkEnd w:id="33"/>
      <w:bookmarkEnd w:id="34"/>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63D35">
        <w:rPr>
          <w:i/>
          <w:iCs w:val="0"/>
          <w:rPrChange w:id="35" w:author="Juliano Varella De Carvalho" w:date="2020-11-04T10:45:00Z">
            <w:rPr/>
          </w:rPrChange>
        </w:rPr>
        <w:t>Recommender</w:t>
      </w:r>
      <w:proofErr w:type="spellEnd"/>
      <w:r w:rsidRPr="00463D35">
        <w:rPr>
          <w:i/>
          <w:iCs w:val="0"/>
          <w:rPrChange w:id="36" w:author="Juliano Varella De Carvalho" w:date="2020-11-04T10:45:00Z">
            <w:rPr/>
          </w:rPrChange>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w:t>
      </w:r>
      <w:proofErr w:type="spellStart"/>
      <w:r>
        <w:t>Netflix</w:t>
      </w:r>
      <w:proofErr w:type="spellEnd"/>
      <w:r>
        <w:t xml:space="preserve"> </w:t>
      </w:r>
      <w:proofErr w:type="spellStart"/>
      <w:r w:rsidRPr="008B49B9">
        <w:t>Prize</w:t>
      </w:r>
      <w:proofErr w:type="spellEnd"/>
      <w:r>
        <w:t xml:space="preserve">, uma competição feita pela </w:t>
      </w:r>
      <w:proofErr w:type="spellStart"/>
      <w:r>
        <w:t>Netflix</w:t>
      </w:r>
      <w:proofErr w:type="spellEnd"/>
      <w:r>
        <w:t xml:space="preserve">,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proofErr w:type="spellStart"/>
      <w:r w:rsidR="00575B6F">
        <w:t>Dietmar</w:t>
      </w:r>
      <w:proofErr w:type="spellEnd"/>
      <w:r w:rsidR="00575B6F">
        <w:t xml:space="preserve">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6C7936E5" w:rsidR="00076C7E" w:rsidRPr="00870D6F" w:rsidRDefault="00076C7E" w:rsidP="00972812">
      <w:r>
        <w:tab/>
      </w:r>
      <w:r w:rsidRPr="00641606">
        <w:t xml:space="preserve">Na recomendação baseada em conteúdo, o sistema aprende a recomendar itens que são similares ao que o usuário gostou no passado, essa similaridade </w:t>
      </w:r>
      <w:del w:id="37" w:author="Juliano Varella De Carvalho" w:date="2020-11-04T10:48:00Z">
        <w:r w:rsidRPr="00641606" w:rsidDel="00463D35">
          <w:delText>e</w:delText>
        </w:r>
      </w:del>
      <w:ins w:id="38" w:author="Juliano Varella De Carvalho" w:date="2020-11-04T10:49:00Z">
        <w:r w:rsidR="00463D35">
          <w:t>é</w:t>
        </w:r>
      </w:ins>
      <w:r w:rsidRPr="00641606">
        <w:t xml:space="preserve"> calculada </w:t>
      </w:r>
      <w:del w:id="39" w:author="Juliano Varella De Carvalho" w:date="2020-11-04T10:49:00Z">
        <w:r w:rsidRPr="00641606" w:rsidDel="00463D35">
          <w:delText xml:space="preserve">baseada </w:delText>
        </w:r>
      </w:del>
      <w:ins w:id="40" w:author="Juliano Varella De Carvalho" w:date="2020-11-04T10:49:00Z">
        <w:r w:rsidR="00463D35">
          <w:t>com base</w:t>
        </w:r>
        <w:r w:rsidR="00463D35" w:rsidRPr="00641606">
          <w:t xml:space="preserve"> </w:t>
        </w:r>
      </w:ins>
      <w:r w:rsidRPr="00641606">
        <w:t>na relação das características dos itens a serem comparados. Por exemplo, no caso de usuário avaliar positivamente um filme do gênero com</w:t>
      </w:r>
      <w:del w:id="41" w:author="Juliano Varella De Carvalho" w:date="2020-11-04T10:49:00Z">
        <w:r w:rsidRPr="00641606" w:rsidDel="00463D35">
          <w:delText>e</w:delText>
        </w:r>
      </w:del>
      <w:ins w:id="42" w:author="Juliano Varella De Carvalho" w:date="2020-11-04T10:49:00Z">
        <w:r w:rsidR="00463D35">
          <w:t>é</w:t>
        </w:r>
      </w:ins>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9406AAD"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del w:id="43" w:author="Juliano Varella De Carvalho" w:date="2020-11-04T10:49:00Z">
        <w:r w:rsidRPr="0011263A" w:rsidDel="00463D35">
          <w:delText>e</w:delText>
        </w:r>
      </w:del>
      <w:ins w:id="44" w:author="Juliano Varella De Carvalho" w:date="2020-11-04T10:49:00Z">
        <w:r w:rsidR="00463D35">
          <w:t>é</w:t>
        </w:r>
      </w:ins>
      <w:r w:rsidRPr="0011263A">
        <w:t xml:space="preserve"> que o sistema sugira este livro para o usuário B</w:t>
      </w:r>
      <w:del w:id="45" w:author="Juliano Varella De Carvalho" w:date="2020-11-04T10:50:00Z">
        <w:r w:rsidRPr="0011263A" w:rsidDel="00463D35">
          <w:delText>.</w:delText>
        </w:r>
      </w:del>
      <w:r w:rsidRPr="0011263A">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ins w:id="46" w:author="Juliano Varella De Carvalho" w:date="2020-11-04T10:50:00Z">
        <w:r w:rsidR="00463D35">
          <w:t>.</w:t>
        </w:r>
      </w:ins>
    </w:p>
    <w:p w14:paraId="2DBA4B29" w14:textId="59060C10"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del w:id="47" w:author="Juliano Varella De Carvalho" w:date="2020-11-04T10:50:00Z">
        <w:r w:rsidRPr="00473AC1" w:rsidDel="00463D35">
          <w:delText>e</w:delText>
        </w:r>
      </w:del>
      <w:ins w:id="48" w:author="Juliano Varella De Carvalho" w:date="2020-11-04T10:50:00Z">
        <w:r w:rsidR="00463D35">
          <w:t>é</w:t>
        </w:r>
      </w:ins>
      <w:r w:rsidRPr="00473AC1">
        <w:t xml:space="preserve"> necessário um conteúdo mais estruturado e detalhado para ser </w:t>
      </w:r>
      <w:del w:id="49" w:author="Juliano Varella De Carvalho" w:date="2020-11-04T10:50:00Z">
        <w:r w:rsidRPr="00473AC1" w:rsidDel="00463D35">
          <w:delText xml:space="preserve">gerado </w:delText>
        </w:r>
      </w:del>
      <w:ins w:id="50" w:author="Juliano Varella De Carvalho" w:date="2020-11-04T10:50:00Z">
        <w:r w:rsidR="00463D35" w:rsidRPr="00473AC1">
          <w:t>gerad</w:t>
        </w:r>
        <w:r w:rsidR="00463D35">
          <w:t>a</w:t>
        </w:r>
        <w:r w:rsidR="00463D35" w:rsidRPr="00473AC1">
          <w:t xml:space="preserve"> </w:t>
        </w:r>
      </w:ins>
      <w:r w:rsidRPr="00473AC1">
        <w:t xml:space="preserve">uma recomendação, geralmente nesse tipo, </w:t>
      </w:r>
      <w:ins w:id="51" w:author="Juliano Varella De Carvalho" w:date="2020-11-04T10:50:00Z">
        <w:r w:rsidR="00463D35">
          <w:t>é</w:t>
        </w:r>
      </w:ins>
      <w:del w:id="52" w:author="Juliano Varella De Carvalho" w:date="2020-11-04T10:50:00Z">
        <w:r w:rsidRPr="00473AC1" w:rsidDel="00463D35">
          <w:delText>e</w:delText>
        </w:r>
      </w:del>
      <w:r w:rsidRPr="00473AC1">
        <w:t xml:space="preserve"> utilizado um conteúdo adicional fornecido manualmente (conteúdo recente ao produto e usuário)</w:t>
      </w:r>
      <w:del w:id="53" w:author="Juliano Varella De Carvalho" w:date="2020-11-04T10:50:00Z">
        <w:r w:rsidRPr="00473AC1" w:rsidDel="00463D35">
          <w:delText>.</w:delText>
        </w:r>
      </w:del>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ins w:id="54" w:author="Juliano Varella De Carvalho" w:date="2020-11-04T10:50:00Z">
        <w:r w:rsidR="00463D35">
          <w:t>.</w:t>
        </w:r>
      </w:ins>
    </w:p>
    <w:p w14:paraId="34A79B38" w14:textId="1920EB03"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del w:id="55" w:author="Juliano Varella De Carvalho" w:date="2020-11-04T10:51:00Z">
        <w:r w:rsidRPr="00D37417" w:rsidDel="00463D35">
          <w:rPr>
            <w:noProof/>
          </w:rPr>
          <w:delText>(</w:delText>
        </w:r>
      </w:del>
      <w:r w:rsidRPr="00D37417">
        <w:rPr>
          <w:noProof/>
        </w:rPr>
        <w:t>DIETMAR et al.</w:t>
      </w:r>
      <w:del w:id="56" w:author="Juliano Varella De Carvalho" w:date="2020-11-04T10:51:00Z">
        <w:r w:rsidRPr="00D37417" w:rsidDel="00463D35">
          <w:rPr>
            <w:noProof/>
          </w:rPr>
          <w:delText>,</w:delText>
        </w:r>
      </w:del>
      <w:r w:rsidRPr="00D37417">
        <w:rPr>
          <w:noProof/>
        </w:rPr>
        <w:t xml:space="preserve"> </w:t>
      </w:r>
      <w:ins w:id="57" w:author="Juliano Varella De Carvalho" w:date="2020-11-04T10:51:00Z">
        <w:r w:rsidR="00463D35">
          <w:rPr>
            <w:noProof/>
          </w:rPr>
          <w:t>(</w:t>
        </w:r>
      </w:ins>
      <w:r w:rsidRPr="00D37417">
        <w:rPr>
          <w:noProof/>
        </w:rPr>
        <w:t>2010)</w:t>
      </w:r>
      <w:r>
        <w:fldChar w:fldCharType="end"/>
      </w:r>
      <w:r>
        <w:t xml:space="preserve"> </w:t>
      </w:r>
      <w:r w:rsidRPr="00883021">
        <w:t>traz</w:t>
      </w:r>
      <w:ins w:id="58" w:author="Juliano Varella De Carvalho" w:date="2020-11-04T10:51:00Z">
        <w:r w:rsidR="00463D35">
          <w:t>em</w:t>
        </w:r>
      </w:ins>
      <w:r w:rsidRPr="00883021">
        <w:t xml:space="preserve"> em sua obra o modelo híbrido de recomendação, onde a ideia </w:t>
      </w:r>
      <w:ins w:id="59" w:author="Juliano Varella De Carvalho" w:date="2020-11-04T10:51:00Z">
        <w:r w:rsidR="00463D35">
          <w:t>é</w:t>
        </w:r>
      </w:ins>
      <w:del w:id="60" w:author="Juliano Varella De Carvalho" w:date="2020-11-04T10:51:00Z">
        <w:r w:rsidRPr="00883021" w:rsidDel="00463D35">
          <w:delText>e</w:delText>
        </w:r>
      </w:del>
      <w:r w:rsidRPr="00883021">
        <w:t xml:space="preserve"> combinar as diferentes técnicas, buscando gerar</w:t>
      </w:r>
      <w:del w:id="61" w:author="Juliano Varella De Carvalho" w:date="2020-11-04T10:51:00Z">
        <w:r w:rsidRPr="00883021" w:rsidDel="00463D35">
          <w:delText>a</w:delText>
        </w:r>
      </w:del>
      <w:r w:rsidRPr="00883021">
        <w:t xml:space="preserve"> uma boa e mais assertiva recomendação.</w:t>
      </w:r>
      <w:ins w:id="62" w:author="Juliano Varella De Carvalho" w:date="2020-11-04T10:51:00Z">
        <w:r w:rsidR="00463D35" w:rsidRPr="00883021" w:rsidDel="00463D35">
          <w:t xml:space="preserve"> </w:t>
        </w:r>
      </w:ins>
      <w:del w:id="63" w:author="Juliano Varella De Carvalho" w:date="2020-11-04T10:51:00Z">
        <w:r w:rsidRPr="00883021" w:rsidDel="00463D35">
          <w:delText xml:space="preserve"> </w:delText>
        </w:r>
        <w:r w:rsidDel="00463D35">
          <w:fldChar w:fldCharType="begin" w:fldLock="1"/>
        </w:r>
        <w:r w:rsidDel="00463D35">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rsidDel="00463D35">
          <w:fldChar w:fldCharType="separate"/>
        </w:r>
        <w:r w:rsidRPr="00D37417" w:rsidDel="00463D35">
          <w:rPr>
            <w:noProof/>
          </w:rPr>
          <w:delText>(DIETMAR et al., 2010)</w:delText>
        </w:r>
        <w:r w:rsidDel="00463D35">
          <w:fldChar w:fldCharType="end"/>
        </w:r>
      </w:del>
    </w:p>
    <w:p w14:paraId="0E12DB60" w14:textId="56BB3573" w:rsidR="00DA05B5" w:rsidRDefault="00DA05B5" w:rsidP="00972812">
      <w:pPr>
        <w:pStyle w:val="TextodoTrabalho"/>
      </w:pPr>
      <w:r>
        <w:t>Esses sistemas têm ajudado muito na venda de produtos online</w:t>
      </w:r>
      <w:ins w:id="64" w:author="Juliano Varella De Carvalho" w:date="2020-11-04T10:51:00Z">
        <w:r w:rsidR="00463D35">
          <w:t>.</w:t>
        </w:r>
      </w:ins>
      <w:del w:id="65" w:author="Juliano Varella De Carvalho" w:date="2020-11-04T10:51:00Z">
        <w:r w:rsidDel="00463D35">
          <w:delText>,</w:delText>
        </w:r>
      </w:del>
      <w:r>
        <w:t xml:space="preserve"> </w:t>
      </w:r>
      <w:del w:id="66" w:author="Juliano Varella De Carvalho" w:date="2020-11-04T10:51:00Z">
        <w:r w:rsidDel="00463D35">
          <w:delText>porém</w:delText>
        </w:r>
      </w:del>
      <w:ins w:id="67" w:author="Juliano Varella De Carvalho" w:date="2020-11-04T10:51:00Z">
        <w:r w:rsidR="00463D35">
          <w:t>No entanto</w:t>
        </w:r>
      </w:ins>
      <w:r>
        <w:t xml:space="preserve">, um dos segmentos de mercado que apresentaram problemas, foram as vendas de álbum ou faixas musicais online. Elas possibilitam </w:t>
      </w:r>
      <w:ins w:id="68" w:author="Juliano Varella De Carvalho" w:date="2020-11-04T10:51:00Z">
        <w:r w:rsidR="00463D35">
          <w:t>à</w:t>
        </w:r>
      </w:ins>
      <w:del w:id="69" w:author="Juliano Varella De Carvalho" w:date="2020-11-04T10:51:00Z">
        <w:r w:rsidDel="00463D35">
          <w:delText>a</w:delText>
        </w:r>
      </w:del>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63D35">
        <w:rPr>
          <w:i/>
          <w:iCs w:val="0"/>
          <w:rPrChange w:id="70" w:author="Juliano Varella De Carvalho" w:date="2020-11-04T10:52:00Z">
            <w:rPr/>
          </w:rPrChange>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66FE61B4"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63D35">
        <w:rPr>
          <w:i/>
          <w:iCs w:val="0"/>
          <w:rPrChange w:id="71" w:author="Juliano Varella De Carvalho" w:date="2020-11-04T10:52:00Z">
            <w:rPr/>
          </w:rPrChange>
        </w:rPr>
        <w:t>streaming</w:t>
      </w:r>
      <w:r>
        <w:t xml:space="preserve"> musical, as pessoas passaram a consumir mais os sistemas de </w:t>
      </w:r>
      <w:r w:rsidRPr="00463D35">
        <w:rPr>
          <w:i/>
          <w:iCs w:val="0"/>
          <w:rPrChange w:id="72" w:author="Juliano Varella De Carvalho" w:date="2020-11-04T10:52:00Z">
            <w:rPr/>
          </w:rPrChange>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63D35">
        <w:rPr>
          <w:i/>
          <w:iCs w:val="0"/>
          <w:rPrChange w:id="73" w:author="Juliano Varella De Carvalho" w:date="2020-11-04T10:52:00Z">
            <w:rPr/>
          </w:rPrChange>
        </w:rPr>
        <w:t>streaming</w:t>
      </w:r>
      <w:r>
        <w:t xml:space="preserve"> pago possui boa parte dele com </w:t>
      </w:r>
      <w:del w:id="74" w:author="Juliano Varella De Carvalho" w:date="2020-11-04T10:52:00Z">
        <w:r w:rsidDel="00463D35">
          <w:delText xml:space="preserve">um </w:delText>
        </w:r>
      </w:del>
      <w:r>
        <w:t>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63D35">
        <w:rPr>
          <w:i/>
          <w:iCs w:val="0"/>
          <w:rPrChange w:id="75" w:author="Juliano Varella De Carvalho" w:date="2020-11-04T10:52:00Z">
            <w:rPr/>
          </w:rPrChange>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63D35">
        <w:rPr>
          <w:i/>
          <w:iCs w:val="0"/>
          <w:rPrChange w:id="76" w:author="Juliano Varella De Carvalho" w:date="2020-11-04T10:53:00Z">
            <w:rPr/>
          </w:rPrChange>
        </w:rPr>
        <w:t>streaming</w:t>
      </w:r>
      <w:r>
        <w:t xml:space="preserve"> de áudio, mais especificamente, o </w:t>
      </w:r>
      <w:r w:rsidRPr="00463D35">
        <w:rPr>
          <w:i/>
          <w:iCs w:val="0"/>
          <w:rPrChange w:id="77" w:author="Juliano Varella De Carvalho" w:date="2020-11-04T10:53:00Z">
            <w:rPr/>
          </w:rPrChange>
        </w:rPr>
        <w:t>streaming</w:t>
      </w:r>
      <w:r>
        <w:t xml:space="preserve"> disponível nas </w:t>
      </w:r>
      <w:proofErr w:type="spellStart"/>
      <w:r>
        <w:t>APIs</w:t>
      </w:r>
      <w:proofErr w:type="spellEnd"/>
      <w:r>
        <w:t xml:space="preserve"> da ferramenta </w:t>
      </w:r>
      <w:proofErr w:type="spellStart"/>
      <w:r>
        <w:t>Spotify</w:t>
      </w:r>
      <w:proofErr w:type="spellEnd"/>
      <w:r>
        <w:t>.</w:t>
      </w:r>
    </w:p>
    <w:p w14:paraId="38DA1F60" w14:textId="47F729EE" w:rsidR="00DA05B5" w:rsidRDefault="00DA05B5" w:rsidP="00972812">
      <w:pPr>
        <w:pStyle w:val="TextodoTrabalho"/>
        <w:rPr>
          <w:ins w:id="78" w:author="Juliano Varella De Carvalho" w:date="2020-11-04T10:53:00Z"/>
        </w:rPr>
      </w:pPr>
      <w:r>
        <w:t xml:space="preserve">Dentro dos sistemas de </w:t>
      </w:r>
      <w:r w:rsidRPr="00463D35">
        <w:rPr>
          <w:i/>
          <w:iCs w:val="0"/>
          <w:rPrChange w:id="79" w:author="Juliano Varella De Carvalho" w:date="2020-11-04T10:53:00Z">
            <w:rPr/>
          </w:rPrChange>
        </w:rPr>
        <w:t>streaming</w:t>
      </w:r>
      <w:r>
        <w:t xml:space="preserve">, existe o </w:t>
      </w:r>
      <w:r w:rsidRPr="00463D35">
        <w:rPr>
          <w:i/>
          <w:iCs w:val="0"/>
          <w:rPrChange w:id="80" w:author="Juliano Varella De Carvalho" w:date="2020-11-04T10:53:00Z">
            <w:rPr/>
          </w:rPrChange>
        </w:rPr>
        <w:t>streaming</w:t>
      </w:r>
      <w:r>
        <w:t xml:space="preserve"> de áudio que é semelhante a transmissão de rádio tradicional, exceto que é utilizada a internet para enviar e receber os áudios, ao invés de utilizar ondas aéreas. Assim como o ato de ligar um rádio, o </w:t>
      </w:r>
      <w:r w:rsidRPr="00463D35">
        <w:rPr>
          <w:i/>
          <w:iCs w:val="0"/>
          <w:rPrChange w:id="81" w:author="Juliano Varella De Carvalho" w:date="2020-11-04T10:53:00Z">
            <w:rPr/>
          </w:rPrChange>
        </w:rPr>
        <w:t>streaming</w:t>
      </w:r>
      <w:r>
        <w:t xml:space="preserve"> de áudio é reproduzido em tempo real, o que é muito mais conveniente do que baixar uma música online e então consumi-la</w:t>
      </w:r>
      <w:r w:rsidR="000D1CE9">
        <w:t xml:space="preserve"> </w:t>
      </w:r>
      <w:commentRangeStart w:id="82"/>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82"/>
      <w:r w:rsidR="00463D35">
        <w:rPr>
          <w:rStyle w:val="CommentReference"/>
        </w:rPr>
        <w:commentReference w:id="82"/>
      </w:r>
      <w:r>
        <w:t>.</w:t>
      </w:r>
    </w:p>
    <w:p w14:paraId="70106CBE" w14:textId="7B6442DD" w:rsidR="00463D35" w:rsidRDefault="00463D35" w:rsidP="00463D35">
      <w:pPr>
        <w:pStyle w:val="TextodoTrabalho"/>
        <w:ind w:firstLine="0"/>
        <w:rPr>
          <w:ins w:id="83" w:author="Juliano Varella De Carvalho" w:date="2020-11-04T10:56:00Z"/>
        </w:rPr>
      </w:pPr>
      <w:commentRangeStart w:id="84"/>
      <w:ins w:id="85" w:author="Juliano Varella De Carvalho" w:date="2020-11-04T10:54:00Z">
        <w:r>
          <w:t xml:space="preserve">Objetivo Geral </w:t>
        </w:r>
        <w:commentRangeEnd w:id="84"/>
        <w:r>
          <w:rPr>
            <w:rStyle w:val="CommentReference"/>
          </w:rPr>
          <w:commentReference w:id="84"/>
        </w:r>
      </w:ins>
    </w:p>
    <w:p w14:paraId="5066089A" w14:textId="1650AFB7" w:rsidR="00850785" w:rsidRDefault="00850785" w:rsidP="00463D35">
      <w:pPr>
        <w:pStyle w:val="TextodoTrabalho"/>
        <w:ind w:firstLine="0"/>
        <w:pPrChange w:id="86" w:author="Juliano Varella De Carvalho" w:date="2020-11-04T10:53:00Z">
          <w:pPr>
            <w:pStyle w:val="TextodoTrabalho"/>
          </w:pPr>
        </w:pPrChange>
      </w:pPr>
      <w:commentRangeStart w:id="87"/>
      <w:ins w:id="88" w:author="Juliano Varella De Carvalho" w:date="2020-11-04T10:56:00Z">
        <w:r>
          <w:t>Objetivos Específicos</w:t>
        </w:r>
        <w:commentRangeEnd w:id="87"/>
        <w:r>
          <w:rPr>
            <w:rStyle w:val="CommentReference"/>
          </w:rPr>
          <w:commentReference w:id="87"/>
        </w:r>
      </w:ins>
    </w:p>
    <w:p w14:paraId="5FA5B714" w14:textId="754894E8" w:rsidR="00850785" w:rsidRDefault="00850785" w:rsidP="00850785">
      <w:pPr>
        <w:pStyle w:val="TextodoTrabalho"/>
        <w:ind w:firstLine="0"/>
        <w:rPr>
          <w:ins w:id="89" w:author="Juliano Varella De Carvalho" w:date="2020-11-04T10:56:00Z"/>
        </w:rPr>
        <w:pPrChange w:id="90" w:author="Juliano Varella De Carvalho" w:date="2020-11-04T10:56:00Z">
          <w:pPr>
            <w:pStyle w:val="TextodoTrabalho"/>
          </w:pPr>
        </w:pPrChange>
      </w:pPr>
      <w:commentRangeStart w:id="91"/>
      <w:ins w:id="92" w:author="Juliano Varella De Carvalho" w:date="2020-11-04T10:56:00Z">
        <w:r>
          <w:t>Metodologia</w:t>
        </w:r>
      </w:ins>
      <w:commentRangeEnd w:id="91"/>
      <w:ins w:id="93" w:author="Juliano Varella De Carvalho" w:date="2020-11-04T10:57:00Z">
        <w:r>
          <w:rPr>
            <w:rStyle w:val="CommentReference"/>
          </w:rPr>
          <w:commentReference w:id="91"/>
        </w:r>
      </w:ins>
    </w:p>
    <w:p w14:paraId="4AA350D2" w14:textId="3E068300" w:rsidR="008F2AE9" w:rsidRDefault="00DA05B5" w:rsidP="00972812">
      <w:pPr>
        <w:pStyle w:val="TextodoTrabalho"/>
        <w:rPr>
          <w:ins w:id="94" w:author="Juliano Varella De Carvalho" w:date="2020-11-04T10:57:00Z"/>
        </w:rPr>
      </w:pPr>
      <w:r>
        <w:t xml:space="preserve">Portanto, de acordo com esse contexto, este trabalho </w:t>
      </w:r>
      <w:commentRangeStart w:id="95"/>
      <w:del w:id="96" w:author="Juliano Varella De Carvalho" w:date="2020-11-04T10:56:00Z">
        <w:r w:rsidDel="00850785">
          <w:delText xml:space="preserve">procura </w:delText>
        </w:r>
      </w:del>
      <w:r>
        <w:t>construi</w:t>
      </w:r>
      <w:del w:id="97" w:author="Juliano Varella De Carvalho" w:date="2020-11-04T10:56:00Z">
        <w:r w:rsidDel="00850785">
          <w:delText>r</w:delText>
        </w:r>
      </w:del>
      <w:ins w:id="98" w:author="Juliano Varella De Carvalho" w:date="2020-11-04T10:56:00Z">
        <w:r w:rsidR="00850785">
          <w:t>u</w:t>
        </w:r>
      </w:ins>
      <w:r>
        <w:t xml:space="preserve"> </w:t>
      </w:r>
      <w:commentRangeEnd w:id="95"/>
      <w:r w:rsidR="00850785">
        <w:rPr>
          <w:rStyle w:val="CommentReference"/>
        </w:rPr>
        <w:commentReference w:id="95"/>
      </w:r>
      <w:r>
        <w:t xml:space="preserve">um sistema de recomendação musical, utilizando o contexto comportamental do usuário e o contexto do ambiente onde ele está inserido. Esse contexto </w:t>
      </w:r>
      <w:del w:id="99" w:author="Juliano Varella De Carvalho" w:date="2020-11-04T10:56:00Z">
        <w:r w:rsidDel="00850785">
          <w:delText xml:space="preserve">será </w:delText>
        </w:r>
      </w:del>
      <w:ins w:id="100" w:author="Juliano Varella De Carvalho" w:date="2020-11-04T10:56:00Z">
        <w:r w:rsidR="00850785">
          <w:t xml:space="preserve">foi </w:t>
        </w:r>
      </w:ins>
      <w:r>
        <w:t xml:space="preserve">obtido através da criação </w:t>
      </w:r>
      <w:r w:rsidR="002E3726">
        <w:t xml:space="preserve">de </w:t>
      </w:r>
      <w:r>
        <w:t xml:space="preserve">um </w:t>
      </w:r>
      <w:proofErr w:type="spellStart"/>
      <w:r w:rsidRPr="00175C82">
        <w:rPr>
          <w:i/>
        </w:rPr>
        <w:t>plugin</w:t>
      </w:r>
      <w:proofErr w:type="spellEnd"/>
      <w:r>
        <w:t xml:space="preserve"> que permitirá ao usuário escutar suas músicas enquanto são registrados os eventos do contexto vivido naquele momento.</w:t>
      </w:r>
    </w:p>
    <w:p w14:paraId="1ADC7BB5" w14:textId="549226FD" w:rsidR="00850785" w:rsidRDefault="00850785" w:rsidP="00972812">
      <w:pPr>
        <w:pStyle w:val="TextodoTrabalho"/>
        <w:rPr>
          <w:ins w:id="101" w:author="Juliano Varella De Carvalho" w:date="2020-11-04T10:54:00Z"/>
        </w:rPr>
      </w:pPr>
      <w:ins w:id="102" w:author="Juliano Varella De Carvalho" w:date="2020-11-04T10:57:00Z">
        <w:r>
          <w:t>O trabalho está dividido em X capítulos. O primeiro capítulo aborda</w:t>
        </w:r>
        <w:proofErr w:type="gramStart"/>
        <w:r>
          <w:t xml:space="preserve">... </w:t>
        </w:r>
      </w:ins>
      <w:ins w:id="103" w:author="Juliano Varella De Carvalho" w:date="2020-11-04T10:58:00Z">
        <w:r>
          <w:t>.</w:t>
        </w:r>
        <w:proofErr w:type="gramEnd"/>
        <w:r>
          <w:t xml:space="preserve"> O capítulo dois detalha...</w:t>
        </w:r>
      </w:ins>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Heading1"/>
      </w:pPr>
      <w:bookmarkStart w:id="104" w:name="_Toc55260941"/>
      <w:r>
        <w:lastRenderedPageBreak/>
        <w:t>Trabalhos relacionados</w:t>
      </w:r>
      <w:bookmarkEnd w:id="10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2E62B11" w:rsidR="00A17B09" w:rsidRDefault="00A17B09" w:rsidP="00972812">
      <w:r>
        <w:tab/>
        <w:t>Após ser realizad</w:t>
      </w:r>
      <w:ins w:id="105" w:author="Juliano Varella De Carvalho" w:date="2020-11-04T11:28:00Z">
        <w:r w:rsidR="00A16272">
          <w:t>a</w:t>
        </w:r>
      </w:ins>
      <w:del w:id="106" w:author="Juliano Varella De Carvalho" w:date="2020-11-04T11:28:00Z">
        <w:r w:rsidDel="00A16272">
          <w:delText>o</w:delText>
        </w:r>
      </w:del>
      <w:r>
        <w:t xml:space="preserve"> a revisão bibliográfica, </w:t>
      </w:r>
      <w:del w:id="107" w:author="Juliano Varella De Carvalho" w:date="2020-11-04T11:29:00Z">
        <w:r w:rsidDel="00A16272">
          <w:delText>ser</w:delText>
        </w:r>
      </w:del>
      <w:del w:id="108" w:author="Juliano Varella De Carvalho" w:date="2020-11-04T11:28:00Z">
        <w:r w:rsidDel="00A16272">
          <w:delText>á</w:delText>
        </w:r>
      </w:del>
      <w:ins w:id="109" w:author="Juliano Varella De Carvalho" w:date="2020-11-04T11:29:00Z">
        <w:r w:rsidR="00A16272">
          <w:t>foram</w:t>
        </w:r>
      </w:ins>
      <w:r>
        <w:t xml:space="preserve"> analisado</w:t>
      </w:r>
      <w:ins w:id="110" w:author="Juliano Varella De Carvalho" w:date="2020-11-04T11:28:00Z">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111" w:author="Juliano Varella De Carvalho" w:date="2020-11-04T11:29:00Z">
        <w:r w:rsidDel="00A16272">
          <w:delText xml:space="preserve">apenas </w:delText>
        </w:r>
      </w:del>
      <w:r>
        <w:t>um dos algoritmos levantados.</w:t>
      </w:r>
    </w:p>
    <w:p w14:paraId="2924F246" w14:textId="0EEBC3F4" w:rsidR="000033F1" w:rsidRDefault="000033F1" w:rsidP="00972812">
      <w:pPr>
        <w:pStyle w:val="Heading2"/>
      </w:pPr>
      <w:bookmarkStart w:id="112" w:name="_Toc55260942"/>
      <w:r>
        <w:t>Levantamento bibliográfico inicial</w:t>
      </w:r>
      <w:bookmarkEnd w:id="112"/>
    </w:p>
    <w:p w14:paraId="40F08AC9" w14:textId="08E0C2EB" w:rsidR="00F15F2F" w:rsidRDefault="0062433B" w:rsidP="00972812">
      <w:r>
        <w:tab/>
        <w:t xml:space="preserve">Antes do </w:t>
      </w:r>
      <w:r w:rsidR="002E7AB5">
        <w:t>início</w:t>
      </w:r>
      <w:r>
        <w:t xml:space="preserve"> da revisão, </w:t>
      </w:r>
      <w:del w:id="113" w:author="Juliano Varella De Carvalho" w:date="2020-11-04T11:30:00Z">
        <w:r w:rsidDel="00A16272">
          <w:delText xml:space="preserve">foi </w:delText>
        </w:r>
      </w:del>
      <w:ins w:id="114" w:author="Juliano Varella De Carvalho" w:date="2020-11-04T11:30:00Z">
        <w:r w:rsidR="00A16272">
          <w:t xml:space="preserve">foram </w:t>
        </w:r>
      </w:ins>
      <w:r w:rsidR="003E30FB">
        <w:t>encontrado</w:t>
      </w:r>
      <w:ins w:id="115" w:author="Juliano Varella De Carvalho" w:date="2020-11-04T11:30:00Z">
        <w:r w:rsidR="00A16272">
          <w:t>s</w:t>
        </w:r>
      </w:ins>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del w:id="116" w:author="Juliano Varella De Carvalho" w:date="2020-11-04T11:30:00Z">
        <w:r w:rsidR="00145F98" w:rsidDel="00A16272">
          <w:delText>De</w:delText>
        </w:r>
        <w:r w:rsidR="004323D6" w:rsidDel="00A16272">
          <w:delText>les</w:delText>
        </w:r>
      </w:del>
      <w:ins w:id="117" w:author="Juliano Varella De Carvalho" w:date="2020-11-04T11:30:00Z">
        <w:r w:rsidR="00A16272">
          <w:t>Destes</w:t>
        </w:r>
      </w:ins>
      <w:r w:rsidR="00145F98">
        <w:t>, foram selecionados 2 para serem revisados nesse trabalho.</w:t>
      </w:r>
    </w:p>
    <w:p w14:paraId="576C0CCA" w14:textId="4B7D776F" w:rsidR="000033F1" w:rsidRDefault="00F15F2F" w:rsidP="00972812">
      <w:r>
        <w:tab/>
      </w:r>
      <w:del w:id="118" w:author="Juliano Varella De Carvalho" w:date="2020-11-04T11:30:00Z">
        <w:r w:rsidDel="00A16272">
          <w:delText>R</w:delText>
        </w:r>
        <w:r w:rsidR="0062433B" w:rsidDel="00A16272">
          <w:delText xml:space="preserve">ealizado </w:delText>
        </w:r>
      </w:del>
      <w:ins w:id="119" w:author="Juliano Varella De Carvalho" w:date="2020-11-04T11:30:00Z">
        <w:r w:rsidR="00A16272">
          <w:t xml:space="preserve">Realizada </w:t>
        </w:r>
      </w:ins>
      <w:r>
        <w:t>a</w:t>
      </w:r>
      <w:r w:rsidR="0062433B">
        <w:t xml:space="preserve"> busca genérica no Google Scholar em busca de trabalhos relacionados ao tema desse trabalho, </w:t>
      </w:r>
      <w:del w:id="120" w:author="Juliano Varella De Carvalho" w:date="2020-11-04T11:31:00Z">
        <w:r w:rsidR="0062433B" w:rsidDel="00A16272">
          <w:delText>na busca, foi</w:delText>
        </w:r>
      </w:del>
      <w:ins w:id="121" w:author="Juliano Varella De Carvalho" w:date="2020-11-04T11:31:00Z">
        <w:r w:rsidR="00A16272">
          <w:t>foram</w:t>
        </w:r>
      </w:ins>
      <w:r w:rsidR="0062433B">
        <w:t xml:space="preserve"> priorizado</w:t>
      </w:r>
      <w:ins w:id="122" w:author="Juliano Varella De Carvalho" w:date="2020-11-04T11:31:00Z">
        <w:r w:rsidR="00A16272">
          <w:t>s</w:t>
        </w:r>
      </w:ins>
      <w:r w:rsidR="0062433B">
        <w:t xml:space="preserve"> os trabalhos em portugu</w:t>
      </w:r>
      <w:del w:id="123" w:author="Juliano Varella De Carvalho" w:date="2020-11-04T11:31:00Z">
        <w:r w:rsidR="0062433B" w:rsidDel="00A16272">
          <w:delText>e</w:delText>
        </w:r>
      </w:del>
      <w:ins w:id="124" w:author="Juliano Varella De Carvalho" w:date="2020-11-04T11:31:00Z">
        <w:r w:rsidR="00A16272">
          <w:t>ê</w:t>
        </w:r>
      </w:ins>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25"/>
      <w:r w:rsidR="005345CB">
        <w:t>Contexto</w:t>
      </w:r>
      <w:commentRangeEnd w:id="125"/>
      <w:r w:rsidR="00A16272">
        <w:rPr>
          <w:rStyle w:val="CommentReference"/>
        </w:rPr>
        <w:commentReference w:id="125"/>
      </w:r>
      <w:r w:rsidR="00162F77">
        <w:t>”</w:t>
      </w:r>
      <w:r w:rsidR="002E64DE">
        <w:t>.</w:t>
      </w:r>
    </w:p>
    <w:p w14:paraId="5F5D1DCB" w14:textId="7D8E1E1A" w:rsidR="00492B46" w:rsidRDefault="00514BC2" w:rsidP="00972812">
      <w:r>
        <w:tab/>
      </w:r>
      <w:del w:id="126" w:author="Juliano Varella De Carvalho" w:date="2020-11-04T11:32:00Z">
        <w:r w:rsidR="009F657E" w:rsidDel="00A16272">
          <w:delText xml:space="preserve">O </w:delText>
        </w:r>
      </w:del>
      <w:ins w:id="127" w:author="Juliano Varella De Carvalho" w:date="2020-11-04T11:32:00Z">
        <w:r w:rsidR="00A16272">
          <w:t xml:space="preserve">Esse </w:t>
        </w:r>
      </w:ins>
      <w:r w:rsidR="009F657E">
        <w:t>trabalho teve como objetivo desenvolver o modelo de um sistema sensível ao contexto</w:t>
      </w:r>
      <w:r w:rsidR="00A96B8A">
        <w:t xml:space="preserve">, utilizando das técnicas clássicas de recomendação, aplicando uma camada </w:t>
      </w:r>
      <w:del w:id="128" w:author="Juliano Varella De Carvalho" w:date="2020-11-04T11:32:00Z">
        <w:r w:rsidR="00A96B8A" w:rsidDel="00A16272">
          <w:delText xml:space="preserve">de </w:delText>
        </w:r>
      </w:del>
      <w:r w:rsidR="00A96B8A">
        <w:t>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del w:id="129" w:author="Juliano Varella De Carvalho" w:date="2020-11-04T11:33:00Z">
        <w:r w:rsidR="005F30BB" w:rsidDel="00A16272">
          <w:delText>a</w:delText>
        </w:r>
      </w:del>
      <w:ins w:id="130" w:author="Juliano Varella De Carvalho" w:date="2020-11-04T11:33:00Z">
        <w:r w:rsidR="00A16272">
          <w:t>á</w:t>
        </w:r>
      </w:ins>
      <w:r w:rsidR="009524B1">
        <w:t>-la</w:t>
      </w:r>
      <w:r w:rsidR="005F30BB">
        <w:t>, o qual é o mais amplamente utilizado</w:t>
      </w:r>
      <w:r w:rsidR="00B0596C">
        <w:t xml:space="preserve"> </w:t>
      </w:r>
      <w:r w:rsidR="00B0596C" w:rsidRPr="00B0596C">
        <w:t>para esse tipo de recomendação</w:t>
      </w:r>
      <w:r w:rsidR="005F30BB">
        <w:t xml:space="preserve"> conforme </w:t>
      </w:r>
      <w:commentRangeStart w:id="131"/>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commentRangeEnd w:id="131"/>
      <w:r w:rsidR="00A16272">
        <w:rPr>
          <w:rStyle w:val="CommentReference"/>
        </w:rPr>
        <w:commentReference w:id="131"/>
      </w:r>
      <w:del w:id="132" w:author="Juliano Varella De Carvalho" w:date="2020-11-04T11:34:00Z">
        <w:r w:rsidR="00286FFE" w:rsidDel="00A16272">
          <w:delText xml:space="preserve">, e é um algoritmo </w:delText>
        </w:r>
        <w:r w:rsidR="00286FFE" w:rsidRPr="00D91A83" w:rsidDel="00A16272">
          <w:rPr>
            <w:i/>
          </w:rPr>
          <w:delText>lazy</w:delText>
        </w:r>
        <w:r w:rsidR="00286FFE" w:rsidDel="00A16272">
          <w:delText>, isso é, não gera um modelo que precisa de treinamento</w:delText>
        </w:r>
      </w:del>
      <w:r w:rsidR="00286FFE">
        <w:t>.</w:t>
      </w:r>
      <w:r w:rsidR="00492B46">
        <w:t xml:space="preserve"> </w:t>
      </w:r>
    </w:p>
    <w:p w14:paraId="264C1F33" w14:textId="24399DAA" w:rsidR="005A47D6" w:rsidRDefault="00492B46" w:rsidP="00972812">
      <w:r>
        <w:tab/>
        <w:t>No trabalho</w:t>
      </w:r>
      <w:ins w:id="133" w:author="Juliano Varella De Carvalho" w:date="2020-11-04T11:35:00Z">
        <w:r w:rsidR="004C3A1B">
          <w:t xml:space="preserve"> de ALIAGA (2018)</w:t>
        </w:r>
      </w:ins>
      <w:del w:id="134" w:author="Juliano Varella De Carvalho" w:date="2020-11-04T11:35:00Z">
        <w:r w:rsidDel="004C3A1B">
          <w:delText>,</w:delText>
        </w:r>
      </w:del>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135" w:author="Juliano Varella De Carvalho" w:date="2020-11-04T11:37:00Z">
        <w:r w:rsidR="00D456E1" w:rsidDel="004C3A1B">
          <w:delText>,</w:delText>
        </w:r>
      </w:del>
      <w:r w:rsidR="00D456E1">
        <w:t xml:space="preserve"> </w:t>
      </w:r>
      <w:del w:id="136" w:author="Juliano Varella De Carvalho" w:date="2020-11-04T11:35:00Z">
        <w:r w:rsidR="00D456E1" w:rsidDel="004C3A1B">
          <w:delText xml:space="preserve">foi </w:delText>
        </w:r>
      </w:del>
      <w:ins w:id="137" w:author="Juliano Varella De Carvalho" w:date="2020-11-04T11:35:00Z">
        <w:r w:rsidR="004C3A1B">
          <w:t xml:space="preserve">foram </w:t>
        </w:r>
      </w:ins>
      <w:r w:rsidR="00D456E1">
        <w:t>apresentado</w:t>
      </w:r>
      <w:ins w:id="138" w:author="Juliano Varella De Carvalho" w:date="2020-11-04T11:35:00Z">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62550262" w:rsidR="005F525C" w:rsidRDefault="006A66C6" w:rsidP="00972812">
      <w:r>
        <w:tab/>
        <w:t>As indicações</w:t>
      </w:r>
      <w:ins w:id="139" w:author="Juliano Varella De Carvalho" w:date="2020-11-04T11:38:00Z">
        <w:r w:rsidR="00FC561D">
          <w:t xml:space="preserve"> de trabalhos relacionados realizadas pelos</w:t>
        </w:r>
      </w:ins>
      <w:r>
        <w:t xml:space="preserve"> </w:t>
      </w:r>
      <w:del w:id="140" w:author="Juliano Varella De Carvalho" w:date="2020-11-04T11:38:00Z">
        <w:r w:rsidDel="00FC561D">
          <w:delText xml:space="preserve">dos </w:delText>
        </w:r>
      </w:del>
      <w:r>
        <w:t>avaliadores</w:t>
      </w:r>
      <w:ins w:id="141" w:author="Juliano Varella De Carvalho" w:date="2020-11-04T11:38:00Z">
        <w:r w:rsidR="00FC561D">
          <w:t xml:space="preserve"> (na revisão do anteprojeto)</w:t>
        </w:r>
      </w:ins>
      <w:r>
        <w:t xml:space="preserve"> foram analisadas </w:t>
      </w:r>
      <w:del w:id="142" w:author="Juliano Varella De Carvalho" w:date="2020-11-04T11:39:00Z">
        <w:r w:rsidR="00540B36" w:rsidDel="00FC561D">
          <w:delText xml:space="preserve">e </w:delText>
        </w:r>
        <w:r w:rsidR="00C14A49" w:rsidDel="00FC561D">
          <w:delText>foi verificado que apenas uma apresentava o</w:delText>
        </w:r>
      </w:del>
      <w:ins w:id="143" w:author="Juliano Varella De Carvalho" w:date="2020-11-04T11:39:00Z">
        <w:r w:rsidR="00FC561D">
          <w:t>e foi identificado o</w:t>
        </w:r>
      </w:ins>
      <w:r w:rsidR="00C14A49">
        <w:t xml:space="preserve"> algoritmo </w:t>
      </w:r>
      <w:del w:id="144" w:author="Juliano Varella De Carvalho" w:date="2020-11-04T11:39:00Z">
        <w:r w:rsidR="00C14A49" w:rsidDel="00FC561D">
          <w:delText>utilizado</w:delText>
        </w:r>
      </w:del>
      <w:ins w:id="145" w:author="Juliano Varella De Carvalho" w:date="2020-11-04T11:39:00Z">
        <w:r w:rsidR="00FC561D">
          <w:t>KNN também no trabalho</w:t>
        </w:r>
      </w:ins>
      <w:del w:id="146" w:author="Juliano Varella De Carvalho" w:date="2020-11-04T11:39:00Z">
        <w:r w:rsidR="00540B36" w:rsidDel="00FC561D">
          <w:delText>, que é:</w:delText>
        </w:r>
      </w:del>
      <w:r>
        <w:t xml:space="preserve"> </w:t>
      </w:r>
      <w:commentRangeStart w:id="14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47"/>
      <w:r w:rsidR="00FC561D">
        <w:rPr>
          <w:rStyle w:val="CommentReference"/>
        </w:rPr>
        <w:commentReference w:id="147"/>
      </w:r>
      <w:r>
        <w:t>.</w:t>
      </w:r>
      <w:r w:rsidR="00540B36">
        <w:t xml:space="preserve"> </w:t>
      </w:r>
      <w:del w:id="148" w:author="Juliano Varella De Carvalho" w:date="2020-11-04T11:39:00Z">
        <w:r w:rsidR="00425EA6" w:rsidDel="00FC561D">
          <w:delText>A</w:delText>
        </w:r>
        <w:r w:rsidR="00540B36" w:rsidDel="00FC561D">
          <w:delText xml:space="preserve"> qual</w:delText>
        </w:r>
      </w:del>
      <w:ins w:id="149" w:author="Juliano Varella De Carvalho" w:date="2020-11-04T11:39:00Z">
        <w:r w:rsidR="00FC561D">
          <w:t>Esse trabalho</w:t>
        </w:r>
      </w:ins>
      <w:r w:rsidR="00540B36">
        <w:t xml:space="preserve"> </w:t>
      </w:r>
      <w:r w:rsidR="00570C20">
        <w:t xml:space="preserve">apresenta uma técnica </w:t>
      </w:r>
      <w:r w:rsidR="00570C20">
        <w:lastRenderedPageBreak/>
        <w:t xml:space="preserve">hibrida de recomendação, que utiliza </w:t>
      </w:r>
      <w:del w:id="150" w:author="Juliano Varella De Carvalho" w:date="2020-11-04T11:40:00Z">
        <w:r w:rsidR="00570C20" w:rsidDel="00FC561D">
          <w:delText xml:space="preserve">de </w:delText>
        </w:r>
      </w:del>
      <w:r w:rsidR="00570C20">
        <w:t xml:space="preserve">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Heading2"/>
      </w:pPr>
      <w:bookmarkStart w:id="151" w:name="_Toc55260943"/>
      <w:r>
        <w:t>O protocolo d</w:t>
      </w:r>
      <w:r w:rsidR="00765824">
        <w:t>e</w:t>
      </w:r>
      <w:r>
        <w:t xml:space="preserve"> revisão</w:t>
      </w:r>
      <w:bookmarkEnd w:id="151"/>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ListParagraph"/>
        <w:numPr>
          <w:ilvl w:val="0"/>
          <w:numId w:val="3"/>
        </w:numPr>
      </w:pPr>
      <w:r>
        <w:t xml:space="preserve">Estudos </w:t>
      </w:r>
      <w:r w:rsidR="00913C91">
        <w:t>r</w:t>
      </w:r>
      <w:r>
        <w:t>ealizados</w:t>
      </w:r>
    </w:p>
    <w:p w14:paraId="4F1E7AE9" w14:textId="6F1BD88F" w:rsidR="00D50112" w:rsidRDefault="00D50112" w:rsidP="00972812">
      <w:pPr>
        <w:pStyle w:val="ListParagraph"/>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ListParagraph"/>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B472EE" w:rsidRDefault="008D579B" w:rsidP="00972812">
      <w:pPr>
        <w:pStyle w:val="ListParagraph"/>
        <w:numPr>
          <w:ilvl w:val="0"/>
          <w:numId w:val="4"/>
        </w:numPr>
        <w:rPr>
          <w:i/>
          <w:iCs w:val="0"/>
          <w:rPrChange w:id="152" w:author="Juliano Varella De Carvalho" w:date="2020-11-04T11:49:00Z">
            <w:rPr/>
          </w:rPrChange>
        </w:rPr>
      </w:pPr>
      <w:proofErr w:type="spellStart"/>
      <w:r w:rsidRPr="00B472EE">
        <w:rPr>
          <w:i/>
          <w:iCs w:val="0"/>
          <w:rPrChange w:id="153" w:author="Juliano Varella De Carvalho" w:date="2020-11-04T11:49:00Z">
            <w:rPr/>
          </w:rPrChange>
        </w:rPr>
        <w:t>RecSys</w:t>
      </w:r>
      <w:proofErr w:type="spellEnd"/>
    </w:p>
    <w:p w14:paraId="26AA3250" w14:textId="2287B641" w:rsidR="008D579B" w:rsidRPr="00B472EE" w:rsidRDefault="008D579B" w:rsidP="00972812">
      <w:pPr>
        <w:pStyle w:val="ListParagraph"/>
        <w:numPr>
          <w:ilvl w:val="0"/>
          <w:numId w:val="4"/>
        </w:numPr>
        <w:rPr>
          <w:i/>
          <w:iCs w:val="0"/>
          <w:lang w:val="en-US"/>
          <w:rPrChange w:id="154" w:author="Juliano Varella De Carvalho" w:date="2020-11-04T11:49:00Z">
            <w:rPr>
              <w:lang w:val="en-US"/>
            </w:rPr>
          </w:rPrChange>
        </w:rPr>
      </w:pPr>
      <w:r w:rsidRPr="00B472EE">
        <w:rPr>
          <w:i/>
          <w:iCs w:val="0"/>
          <w:lang w:val="en-US"/>
          <w:rPrChange w:id="155" w:author="Juliano Varella De Carvalho" w:date="2020-11-04T11:49:00Z">
            <w:rPr>
              <w:lang w:val="en-US"/>
            </w:rPr>
          </w:rPrChange>
        </w:rPr>
        <w:t>Machine Learning</w:t>
      </w:r>
    </w:p>
    <w:p w14:paraId="703195DE" w14:textId="61281D29" w:rsidR="008D579B" w:rsidRDefault="008D579B" w:rsidP="00972812">
      <w:pPr>
        <w:pStyle w:val="ListParagraph"/>
        <w:numPr>
          <w:ilvl w:val="0"/>
          <w:numId w:val="4"/>
        </w:numPr>
      </w:pPr>
      <w:r w:rsidRPr="008D579B">
        <w:t>Sistemas de recomendação musical</w:t>
      </w:r>
    </w:p>
    <w:p w14:paraId="5C02332F" w14:textId="3175A75E" w:rsidR="008D579B" w:rsidRPr="003217A5" w:rsidRDefault="006676C9" w:rsidP="00972812">
      <w:pPr>
        <w:pStyle w:val="ListParagraph"/>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613E7008" w:rsidR="004C6DA1" w:rsidRDefault="00CC24CC" w:rsidP="00972812">
      <w:r>
        <w:tab/>
      </w:r>
      <w:r w:rsidRPr="00CC24CC">
        <w:t xml:space="preserve">Para realizar a busca dos trabalhos relacionados </w:t>
      </w:r>
      <w:del w:id="156" w:author="Juliano Varella De Carvalho" w:date="2020-11-04T11:49:00Z">
        <w:r w:rsidR="00936FA8" w:rsidDel="00B472EE">
          <w:delText xml:space="preserve">será </w:delText>
        </w:r>
      </w:del>
      <w:ins w:id="157" w:author="Juliano Varella De Carvalho" w:date="2020-11-04T11:49:00Z">
        <w:r w:rsidR="00B472EE">
          <w:t xml:space="preserve">foi </w:t>
        </w:r>
      </w:ins>
      <w:r w:rsidR="00936FA8">
        <w:t xml:space="preserve">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ins w:id="158" w:author="Juliano Varella De Carvalho" w:date="2020-11-04T11:5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61563253"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159" w:author="Juliano Varella De Carvalho" w:date="2020-11-04T11:51:00Z">
        <w:r w:rsidR="004F5590" w:rsidDel="00B472EE">
          <w:delText xml:space="preserve"> e então definir o que esse trabalho poderá agregar cientificamente </w:delText>
        </w:r>
        <w:r w:rsidR="004367EC" w:rsidDel="00B472EE">
          <w:delText>à</w:delText>
        </w:r>
        <w:r w:rsidR="004F5590" w:rsidDel="00B472EE">
          <w:delText xml:space="preserve"> </w:delText>
        </w:r>
        <w:r w:rsidR="006830A6" w:rsidDel="00B472EE">
          <w:delText>área</w:delText>
        </w:r>
        <w:r w:rsidR="004F5590" w:rsidDel="00B472EE">
          <w:delText xml:space="preserve"> de sistemas de recomendação</w:delText>
        </w:r>
      </w:del>
      <w:r w:rsidR="004F5590">
        <w:t>.</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Heading2"/>
      </w:pPr>
      <w:bookmarkStart w:id="160" w:name="_Toc55260944"/>
      <w:r w:rsidRPr="004A3A38">
        <w:t>PROCURA NOS MOTORES DE BUSCA</w:t>
      </w:r>
      <w:bookmarkEnd w:id="160"/>
    </w:p>
    <w:p w14:paraId="565BD62B" w14:textId="0E0B4A76" w:rsidR="00B15B79" w:rsidRDefault="00C42379" w:rsidP="00972812">
      <w:pPr>
        <w:rPr>
          <w:ins w:id="161" w:author="Juliano Varella De Carvalho" w:date="2020-11-04T11:53:00Z"/>
        </w:rPr>
      </w:pPr>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62"/>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62"/>
      <w:r w:rsidR="004A7D8A">
        <w:rPr>
          <w:rStyle w:val="CommentReference"/>
        </w:rPr>
        <w:commentReference w:id="162"/>
      </w:r>
      <w:r w:rsidR="00531803">
        <w:t>ilustram esse processo</w:t>
      </w:r>
      <w:r w:rsidR="00BE1376">
        <w:t xml:space="preserve">. A </w:t>
      </w:r>
      <w:ins w:id="163" w:author="Juliano Varella De Carvalho" w:date="2020-11-04T11:51:00Z">
        <w:r w:rsidR="00B472EE">
          <w:t>F</w:t>
        </w:r>
      </w:ins>
      <w:del w:id="164" w:author="Juliano Varella De Carvalho" w:date="2020-11-04T11:51:00Z">
        <w:r w:rsidR="00BE1376" w:rsidDel="00B472EE">
          <w:delText>f</w:delText>
        </w:r>
      </w:del>
      <w:r w:rsidR="00BE1376">
        <w:t xml:space="preserve">igura 1 apresenta a </w:t>
      </w:r>
      <w:proofErr w:type="spellStart"/>
      <w:r w:rsidR="00BE1376">
        <w:t>string</w:t>
      </w:r>
      <w:proofErr w:type="spellEnd"/>
      <w:r w:rsidR="00BE1376">
        <w:t xml:space="preserve"> de busca desenvolvida no motor </w:t>
      </w:r>
      <w:del w:id="165" w:author="Juliano Varella De Carvalho" w:date="2020-11-04T11:51:00Z">
        <w:r w:rsidR="00BE1376" w:rsidDel="00B472EE">
          <w:delText xml:space="preserve">de busca </w:delText>
        </w:r>
      </w:del>
      <w:r w:rsidR="00BE1376">
        <w:t>da ACM, e a</w:t>
      </w:r>
      <w:ins w:id="166" w:author="Juliano Varella De Carvalho" w:date="2020-11-04T11:51:00Z">
        <w:r w:rsidR="00B472EE">
          <w:t>s</w:t>
        </w:r>
      </w:ins>
      <w:r w:rsidR="00BE1376">
        <w:t xml:space="preserve"> </w:t>
      </w:r>
      <w:del w:id="167" w:author="Juliano Varella De Carvalho" w:date="2020-11-04T11:51:00Z">
        <w:r w:rsidR="00BE1376" w:rsidDel="00B472EE">
          <w:delText xml:space="preserve">figura </w:delText>
        </w:r>
      </w:del>
      <w:ins w:id="168" w:author="Juliano Varella De Carvalho" w:date="2020-11-04T11:51:00Z">
        <w:r w:rsidR="00B472EE">
          <w:t>Figura</w:t>
        </w:r>
      </w:ins>
      <w:ins w:id="169" w:author="Juliano Varella De Carvalho" w:date="2020-11-04T11:52:00Z">
        <w:r w:rsidR="00B472EE">
          <w:t>s</w:t>
        </w:r>
      </w:ins>
      <w:ins w:id="170" w:author="Juliano Varella De Carvalho" w:date="2020-11-04T11:51:00Z">
        <w:r w:rsidR="00B472EE">
          <w:t xml:space="preserve"> </w:t>
        </w:r>
      </w:ins>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del w:id="171" w:author="Juliano Varella De Carvalho" w:date="2020-11-04T11:52:00Z">
        <w:r w:rsidR="00D80A53" w:rsidDel="00B472EE">
          <w:delText>foram</w:delText>
        </w:r>
        <w:r w:rsidR="000500A2" w:rsidDel="00B472EE">
          <w:delText xml:space="preserve"> </w:delText>
        </w:r>
      </w:del>
      <w:ins w:id="172" w:author="Juliano Varella De Carvalho" w:date="2020-11-04T11:52:00Z">
        <w:r w:rsidR="00B472EE">
          <w:t xml:space="preserve">foi de </w:t>
        </w:r>
      </w:ins>
      <w:r w:rsidR="00785205">
        <w:t>15</w:t>
      </w:r>
      <w:r w:rsidR="001E1F73">
        <w:t>0</w:t>
      </w:r>
      <w:r w:rsidR="000500A2">
        <w:t xml:space="preserve"> trabalho</w:t>
      </w:r>
      <w:r w:rsidR="00D80A53">
        <w:t>s</w:t>
      </w:r>
      <w:del w:id="173" w:author="Juliano Varella De Carvalho" w:date="2020-11-04T11:52:00Z">
        <w:r w:rsidR="003C5B9A" w:rsidDel="00B472EE">
          <w:delText xml:space="preserve"> relacionados a </w:delText>
        </w:r>
        <w:r w:rsidR="003C5B9A" w:rsidRPr="00D91121" w:rsidDel="00B472EE">
          <w:rPr>
            <w:i/>
          </w:rPr>
          <w:delText>string</w:delText>
        </w:r>
        <w:r w:rsidR="003C5B9A" w:rsidDel="00B472EE">
          <w:delText xml:space="preserve"> de busca</w:delText>
        </w:r>
      </w:del>
      <w:r w:rsidR="000500A2">
        <w:t>.</w:t>
      </w:r>
    </w:p>
    <w:p w14:paraId="62345A4C" w14:textId="77777777" w:rsidR="00B472EE" w:rsidRDefault="00B472EE" w:rsidP="00972812">
      <w:pPr>
        <w:rPr>
          <w:ins w:id="174" w:author="Juliano Varella De Carvalho" w:date="2020-11-04T11:53:00Z"/>
        </w:rPr>
      </w:pPr>
    </w:p>
    <w:p w14:paraId="66299368" w14:textId="6408E41B" w:rsidR="00B472EE" w:rsidRDefault="00B472EE" w:rsidP="00B472EE">
      <w:pPr>
        <w:jc w:val="center"/>
        <w:pPrChange w:id="175" w:author="Juliano Varella De Carvalho" w:date="2020-11-04T11:53:00Z">
          <w:pPr/>
        </w:pPrChange>
      </w:pPr>
      <w:ins w:id="176" w:author="Juliano Varella De Carvalho" w:date="2020-11-04T11:53: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ins>
    </w:p>
    <w:p w14:paraId="5E038323" w14:textId="77777777" w:rsidR="00B00090" w:rsidRDefault="00B00090" w:rsidP="00B002DA">
      <w:pPr>
        <w:pStyle w:val="Figuras"/>
        <w:pPrChange w:id="177" w:author="Juliano Varella De Carvalho" w:date="2020-11-05T17:32:00Z">
          <w:pPr>
            <w:pStyle w:val="Figuras"/>
          </w:pPr>
        </w:pPrChange>
      </w:pPr>
      <w:commentRangeStart w:id="178"/>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commentRangeEnd w:id="178"/>
      <w:r w:rsidR="00B472EE">
        <w:rPr>
          <w:rStyle w:val="CommentReference"/>
          <w:noProof w:val="0"/>
          <w:lang w:eastAsia="en-US"/>
        </w:rPr>
        <w:commentReference w:id="178"/>
      </w:r>
    </w:p>
    <w:p w14:paraId="47CACF19" w14:textId="0DA576B1" w:rsidR="00B00090" w:rsidRPr="00B472EE" w:rsidRDefault="00B472EE" w:rsidP="00972812">
      <w:pPr>
        <w:pStyle w:val="Caption"/>
        <w:rPr>
          <w:b w:val="0"/>
          <w:bCs/>
          <w:rPrChange w:id="179" w:author="Juliano Varella De Carvalho" w:date="2020-11-04T11:54:00Z">
            <w:rPr/>
          </w:rPrChange>
        </w:rPr>
      </w:pPr>
      <w:bookmarkStart w:id="180" w:name="_Ref40822595"/>
      <w:bookmarkStart w:id="181" w:name="_Ref40822554"/>
      <w:bookmarkStart w:id="182" w:name="_Toc55260879"/>
      <w:ins w:id="183" w:author="Juliano Varella De Carvalho" w:date="2020-11-04T11:53:00Z">
        <w:r w:rsidRPr="00B472EE">
          <w:rPr>
            <w:b w:val="0"/>
            <w:bCs/>
            <w:rPrChange w:id="184" w:author="Juliano Varella De Carvalho" w:date="2020-11-04T11:54:00Z">
              <w:rPr/>
            </w:rPrChange>
          </w:rPr>
          <w:t xml:space="preserve">Fonte: </w:t>
        </w:r>
      </w:ins>
      <w:del w:id="185" w:author="Juliano Varella De Carvalho" w:date="2020-11-04T11:53:00Z">
        <w:r w:rsidR="00B00090" w:rsidRPr="00B472EE" w:rsidDel="00B472EE">
          <w:rPr>
            <w:b w:val="0"/>
            <w:bCs/>
            <w:rPrChange w:id="186" w:author="Juliano Varella De Carvalho" w:date="2020-11-04T11:54:00Z">
              <w:rPr/>
            </w:rPrChange>
          </w:rPr>
          <w:delText xml:space="preserve">Figura </w:delText>
        </w:r>
        <w:r w:rsidR="00C7334A" w:rsidRPr="00B472EE" w:rsidDel="00B472EE">
          <w:rPr>
            <w:b w:val="0"/>
            <w:bCs/>
            <w:noProof/>
            <w:rPrChange w:id="187" w:author="Juliano Varella De Carvalho" w:date="2020-11-04T11:54:00Z">
              <w:rPr>
                <w:noProof/>
              </w:rPr>
            </w:rPrChange>
          </w:rPr>
          <w:fldChar w:fldCharType="begin"/>
        </w:r>
        <w:r w:rsidR="00C7334A" w:rsidRPr="00B472EE" w:rsidDel="00B472EE">
          <w:rPr>
            <w:b w:val="0"/>
            <w:bCs/>
            <w:noProof/>
            <w:rPrChange w:id="188" w:author="Juliano Varella De Carvalho" w:date="2020-11-04T11:54:00Z">
              <w:rPr>
                <w:noProof/>
              </w:rPr>
            </w:rPrChange>
          </w:rPr>
          <w:delInstrText xml:space="preserve"> SEQ Figura \* ARABIC </w:delInstrText>
        </w:r>
        <w:r w:rsidR="00C7334A" w:rsidRPr="00B472EE" w:rsidDel="00B472EE">
          <w:rPr>
            <w:b w:val="0"/>
            <w:bCs/>
            <w:noProof/>
            <w:rPrChange w:id="189" w:author="Juliano Varella De Carvalho" w:date="2020-11-04T11:54:00Z">
              <w:rPr>
                <w:noProof/>
              </w:rPr>
            </w:rPrChange>
          </w:rPr>
          <w:fldChar w:fldCharType="separate"/>
        </w:r>
        <w:r w:rsidR="00772326" w:rsidRPr="00B472EE" w:rsidDel="00B472EE">
          <w:rPr>
            <w:b w:val="0"/>
            <w:bCs/>
            <w:noProof/>
            <w:rPrChange w:id="190" w:author="Juliano Varella De Carvalho" w:date="2020-11-04T11:54:00Z">
              <w:rPr>
                <w:noProof/>
              </w:rPr>
            </w:rPrChange>
          </w:rPr>
          <w:delText>1</w:delText>
        </w:r>
        <w:r w:rsidR="00C7334A" w:rsidRPr="00B472EE" w:rsidDel="00B472EE">
          <w:rPr>
            <w:b w:val="0"/>
            <w:bCs/>
            <w:noProof/>
            <w:rPrChange w:id="191" w:author="Juliano Varella De Carvalho" w:date="2020-11-04T11:54:00Z">
              <w:rPr>
                <w:noProof/>
              </w:rPr>
            </w:rPrChange>
          </w:rPr>
          <w:fldChar w:fldCharType="end"/>
        </w:r>
        <w:bookmarkEnd w:id="180"/>
        <w:r w:rsidR="00B00090" w:rsidRPr="00B472EE" w:rsidDel="00B472EE">
          <w:rPr>
            <w:b w:val="0"/>
            <w:bCs/>
            <w:noProof/>
            <w:rPrChange w:id="192" w:author="Juliano Varella De Carvalho" w:date="2020-11-04T11:54:00Z">
              <w:rPr>
                <w:noProof/>
              </w:rPr>
            </w:rPrChange>
          </w:rPr>
          <w:delText xml:space="preserve"> -</w:delText>
        </w:r>
        <w:r w:rsidR="00B00090" w:rsidRPr="00B472EE" w:rsidDel="00B472EE">
          <w:rPr>
            <w:b w:val="0"/>
            <w:bCs/>
            <w:rPrChange w:id="193" w:author="Juliano Varella De Carvalho" w:date="2020-11-04T11:54:00Z">
              <w:rPr/>
            </w:rPrChange>
          </w:rPr>
          <w:delText xml:space="preserve"> Motor avançado de busca da ACM (</w:delText>
        </w:r>
      </w:del>
      <w:ins w:id="194" w:author="Juliano Varella De Carvalho" w:date="2020-11-04T11:53:00Z">
        <w:r w:rsidRPr="00B472EE">
          <w:rPr>
            <w:b w:val="0"/>
            <w:bCs/>
            <w:rPrChange w:id="195" w:author="Juliano Varella De Carvalho" w:date="2020-11-04T11:54:00Z">
              <w:rPr/>
            </w:rPrChange>
          </w:rPr>
          <w:t>Elaborado pelo autor</w:t>
        </w:r>
      </w:ins>
      <w:ins w:id="196" w:author="Juliano Varella De Carvalho" w:date="2020-11-04T11:54:00Z">
        <w:r w:rsidRPr="00B472EE">
          <w:rPr>
            <w:b w:val="0"/>
            <w:bCs/>
            <w:rPrChange w:id="197" w:author="Juliano Varella De Carvalho" w:date="2020-11-04T11:54:00Z">
              <w:rPr/>
            </w:rPrChange>
          </w:rPr>
          <w:t xml:space="preserve"> (2020)</w:t>
        </w:r>
      </w:ins>
      <w:del w:id="198" w:author="Juliano Varella De Carvalho" w:date="2020-11-04T11:53:00Z">
        <w:r w:rsidR="00B00090" w:rsidRPr="00B472EE" w:rsidDel="00B472EE">
          <w:rPr>
            <w:b w:val="0"/>
            <w:bCs/>
            <w:rPrChange w:id="199" w:author="Juliano Varella De Carvalho" w:date="2020-11-04T11:54:00Z">
              <w:rPr/>
            </w:rPrChange>
          </w:rPr>
          <w:delText>próprio, 2020)</w:delText>
        </w:r>
      </w:del>
      <w:bookmarkEnd w:id="181"/>
      <w:bookmarkEnd w:id="182"/>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ins w:id="200" w:author="Juliano Varella De Carvalho" w:date="2020-11-05T16:01:00Z">
        <w:r w:rsidR="001D3D9F">
          <w:t xml:space="preserve"> (2015-2020)</w:t>
        </w:r>
      </w:ins>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B002DA">
      <w:pPr>
        <w:pStyle w:val="Figuras"/>
        <w:pPrChange w:id="201" w:author="Juliano Varella De Carvalho" w:date="2020-11-05T17:32:00Z">
          <w:pPr>
            <w:pStyle w:val="Figuras"/>
          </w:pPr>
        </w:pPrChange>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Caption"/>
      </w:pPr>
      <w:bookmarkStart w:id="202" w:name="_Ref40822631"/>
      <w:bookmarkStart w:id="203" w:name="_Toc55260880"/>
      <w:r w:rsidRPr="001D3D9F">
        <w:rPr>
          <w:highlight w:val="yellow"/>
          <w:rPrChange w:id="204" w:author="Juliano Varella De Carvalho" w:date="2020-11-05T16:02:00Z">
            <w:rPr/>
          </w:rPrChange>
        </w:rPr>
        <w:t xml:space="preserve">Figura </w:t>
      </w:r>
      <w:r w:rsidR="00C7334A" w:rsidRPr="001D3D9F">
        <w:rPr>
          <w:noProof/>
          <w:highlight w:val="yellow"/>
          <w:rPrChange w:id="205" w:author="Juliano Varella De Carvalho" w:date="2020-11-05T16:02:00Z">
            <w:rPr>
              <w:noProof/>
            </w:rPr>
          </w:rPrChange>
        </w:rPr>
        <w:fldChar w:fldCharType="begin"/>
      </w:r>
      <w:r w:rsidR="00C7334A" w:rsidRPr="001D3D9F">
        <w:rPr>
          <w:noProof/>
          <w:highlight w:val="yellow"/>
          <w:rPrChange w:id="206" w:author="Juliano Varella De Carvalho" w:date="2020-11-05T16:02:00Z">
            <w:rPr>
              <w:noProof/>
            </w:rPr>
          </w:rPrChange>
        </w:rPr>
        <w:instrText xml:space="preserve"> SEQ Figura \* ARABIC </w:instrText>
      </w:r>
      <w:r w:rsidR="00C7334A" w:rsidRPr="001D3D9F">
        <w:rPr>
          <w:noProof/>
          <w:highlight w:val="yellow"/>
          <w:rPrChange w:id="207" w:author="Juliano Varella De Carvalho" w:date="2020-11-05T16:02:00Z">
            <w:rPr>
              <w:noProof/>
            </w:rPr>
          </w:rPrChange>
        </w:rPr>
        <w:fldChar w:fldCharType="separate"/>
      </w:r>
      <w:r w:rsidR="00772326" w:rsidRPr="001D3D9F">
        <w:rPr>
          <w:noProof/>
          <w:highlight w:val="yellow"/>
          <w:rPrChange w:id="208" w:author="Juliano Varella De Carvalho" w:date="2020-11-05T16:02:00Z">
            <w:rPr>
              <w:noProof/>
            </w:rPr>
          </w:rPrChange>
        </w:rPr>
        <w:t>2</w:t>
      </w:r>
      <w:r w:rsidR="00C7334A" w:rsidRPr="001D3D9F">
        <w:rPr>
          <w:noProof/>
          <w:highlight w:val="yellow"/>
          <w:rPrChange w:id="209" w:author="Juliano Varella De Carvalho" w:date="2020-11-05T16:02:00Z">
            <w:rPr>
              <w:noProof/>
            </w:rPr>
          </w:rPrChange>
        </w:rPr>
        <w:fldChar w:fldCharType="end"/>
      </w:r>
      <w:bookmarkEnd w:id="202"/>
      <w:r w:rsidRPr="001D3D9F">
        <w:rPr>
          <w:noProof/>
          <w:highlight w:val="yellow"/>
          <w:rPrChange w:id="210" w:author="Juliano Varella De Carvalho" w:date="2020-11-05T16:02:00Z">
            <w:rPr>
              <w:noProof/>
            </w:rPr>
          </w:rPrChange>
        </w:rPr>
        <w:t xml:space="preserve"> -</w:t>
      </w:r>
      <w:r w:rsidRPr="001D3D9F">
        <w:rPr>
          <w:highlight w:val="yellow"/>
          <w:rPrChange w:id="211" w:author="Juliano Varella De Carvalho" w:date="2020-11-05T16:02:00Z">
            <w:rPr/>
          </w:rPrChange>
        </w:rPr>
        <w:t xml:space="preserve"> Resultado de busca dos </w:t>
      </w:r>
      <w:proofErr w:type="spellStart"/>
      <w:r w:rsidRPr="001D3D9F">
        <w:rPr>
          <w:highlight w:val="yellow"/>
          <w:rPrChange w:id="212" w:author="Juliano Varella De Carvalho" w:date="2020-11-05T16:02:00Z">
            <w:rPr/>
          </w:rPrChange>
        </w:rPr>
        <w:t>proceedings</w:t>
      </w:r>
      <w:proofErr w:type="spellEnd"/>
      <w:r w:rsidRPr="001D3D9F">
        <w:rPr>
          <w:highlight w:val="yellow"/>
          <w:rPrChange w:id="213" w:author="Juliano Varella De Carvalho" w:date="2020-11-05T16:02:00Z">
            <w:rPr/>
          </w:rPrChange>
        </w:rPr>
        <w:t xml:space="preserve"> no motor de busca da ACM (próprio, 2020)</w:t>
      </w:r>
      <w:bookmarkEnd w:id="203"/>
    </w:p>
    <w:p w14:paraId="610807AF" w14:textId="2ABD269D"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214" w:author="Juliano Varella De Carvalho" w:date="2020-11-05T16:02:00Z">
        <w:r w:rsidR="009666A5">
          <w:t>,</w:t>
        </w:r>
      </w:ins>
      <w:r w:rsidR="00694946">
        <w:t xml:space="preserve"> ao invés de outras plataformas de busca como IEEE,</w:t>
      </w:r>
      <w:ins w:id="215" w:author="Juliano Varella De Carvalho" w:date="2020-11-05T16:03:00Z">
        <w:r w:rsidR="009666A5">
          <w:t xml:space="preserve"> é que ela concentra </w:t>
        </w:r>
      </w:ins>
      <w:del w:id="216" w:author="Juliano Varella De Carvalho" w:date="2020-11-05T16:03:00Z">
        <w:r w:rsidR="00694946" w:rsidDel="009666A5">
          <w:delText xml:space="preserve"> é devido ela</w:delText>
        </w:r>
        <w:r w:rsidDel="009666A5">
          <w:delText xml:space="preserve"> possui uma grande </w:delText>
        </w:r>
        <w:commentRangeStart w:id="217"/>
        <w:r w:rsidDel="009666A5">
          <w:delText xml:space="preserve">comunidade </w:delText>
        </w:r>
        <w:commentRangeEnd w:id="217"/>
        <w:r w:rsidR="006A6B7E" w:rsidDel="009666A5">
          <w:rPr>
            <w:rStyle w:val="CommentReference"/>
          </w:rPr>
          <w:commentReference w:id="217"/>
        </w:r>
        <w:r w:rsidDel="009666A5">
          <w:delText xml:space="preserve">relacionado a área de RecSys, </w:delText>
        </w:r>
      </w:del>
      <w:del w:id="218" w:author="Juliano Varella De Carvalho" w:date="2020-11-05T16:04:00Z">
        <w:r w:rsidDel="009666A5">
          <w:delText xml:space="preserve">com </w:delText>
        </w:r>
      </w:del>
      <w:r>
        <w:t xml:space="preserve">diversas </w:t>
      </w:r>
      <w:r w:rsidR="00992898">
        <w:t>conferências</w:t>
      </w:r>
      <w:r>
        <w:t xml:space="preserve"> e eventos relacionados a </w:t>
      </w:r>
      <w:del w:id="219" w:author="Juliano Varella De Carvalho" w:date="2020-11-05T16:04:00Z">
        <w:r w:rsidDel="009666A5">
          <w:delText>área</w:delText>
        </w:r>
      </w:del>
      <w:ins w:id="220" w:author="Juliano Varella De Carvalho" w:date="2020-11-05T16:04:00Z">
        <w:r w:rsidR="009666A5">
          <w:t xml:space="preserve">área de </w:t>
        </w:r>
        <w:proofErr w:type="spellStart"/>
        <w:r w:rsidR="009666A5">
          <w:t>RecSys</w:t>
        </w:r>
      </w:ins>
      <w:proofErr w:type="spellEnd"/>
      <w:del w:id="221" w:author="Juliano Varella De Carvalho" w:date="2020-11-05T16:04:00Z">
        <w:r w:rsidDel="009666A5">
          <w:delText>.</w:delText>
        </w:r>
      </w:del>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w:t>
      </w:r>
      <w:del w:id="222" w:author="Juliano Varella De Carvalho" w:date="2020-11-05T16:04:00Z">
        <w:r w:rsidR="00992898" w:rsidRPr="00992898" w:rsidDel="009666A5">
          <w:rPr>
            <w:noProof/>
          </w:rPr>
          <w:delText>.</w:delText>
        </w:r>
      </w:del>
      <w:r w:rsidR="00992898" w:rsidRPr="00992898">
        <w:rPr>
          <w:noProof/>
        </w:rPr>
        <w:t>, 2020)</w:t>
      </w:r>
      <w:r w:rsidR="00992898">
        <w:fldChar w:fldCharType="end"/>
      </w:r>
      <w:ins w:id="223" w:author="Juliano Varella De Carvalho" w:date="2020-11-05T16:04:00Z">
        <w:r w:rsidR="009666A5">
          <w:t>.</w:t>
        </w:r>
      </w:ins>
    </w:p>
    <w:p w14:paraId="6CCDCBC9" w14:textId="77777777" w:rsidR="00B00090" w:rsidRDefault="00B00090" w:rsidP="00B002DA">
      <w:pPr>
        <w:pStyle w:val="Figuras"/>
        <w:pPrChange w:id="224" w:author="Juliano Varella De Carvalho" w:date="2020-11-05T17:32:00Z">
          <w:pPr>
            <w:pStyle w:val="Figuras"/>
          </w:pPr>
        </w:pPrChange>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Caption"/>
      </w:pPr>
      <w:bookmarkStart w:id="225" w:name="_Ref40822641"/>
      <w:bookmarkStart w:id="226" w:name="_Toc55260881"/>
      <w:r w:rsidRPr="00830E34">
        <w:rPr>
          <w:highlight w:val="yellow"/>
          <w:rPrChange w:id="227" w:author="Juliano Varella De Carvalho" w:date="2020-11-05T16:04:00Z">
            <w:rPr/>
          </w:rPrChange>
        </w:rPr>
        <w:t xml:space="preserve">Figura </w:t>
      </w:r>
      <w:r w:rsidR="00C7334A" w:rsidRPr="00830E34">
        <w:rPr>
          <w:noProof/>
          <w:highlight w:val="yellow"/>
          <w:rPrChange w:id="228" w:author="Juliano Varella De Carvalho" w:date="2020-11-05T16:04:00Z">
            <w:rPr>
              <w:noProof/>
            </w:rPr>
          </w:rPrChange>
        </w:rPr>
        <w:fldChar w:fldCharType="begin"/>
      </w:r>
      <w:r w:rsidR="00C7334A" w:rsidRPr="00830E34">
        <w:rPr>
          <w:noProof/>
          <w:highlight w:val="yellow"/>
          <w:rPrChange w:id="229" w:author="Juliano Varella De Carvalho" w:date="2020-11-05T16:04:00Z">
            <w:rPr>
              <w:noProof/>
            </w:rPr>
          </w:rPrChange>
        </w:rPr>
        <w:instrText xml:space="preserve"> SEQ Figura \* ARABIC </w:instrText>
      </w:r>
      <w:r w:rsidR="00C7334A" w:rsidRPr="00830E34">
        <w:rPr>
          <w:noProof/>
          <w:highlight w:val="yellow"/>
          <w:rPrChange w:id="230" w:author="Juliano Varella De Carvalho" w:date="2020-11-05T16:04:00Z">
            <w:rPr>
              <w:noProof/>
            </w:rPr>
          </w:rPrChange>
        </w:rPr>
        <w:fldChar w:fldCharType="separate"/>
      </w:r>
      <w:r w:rsidR="00772326" w:rsidRPr="00830E34">
        <w:rPr>
          <w:noProof/>
          <w:highlight w:val="yellow"/>
          <w:rPrChange w:id="231" w:author="Juliano Varella De Carvalho" w:date="2020-11-05T16:04:00Z">
            <w:rPr>
              <w:noProof/>
            </w:rPr>
          </w:rPrChange>
        </w:rPr>
        <w:t>3</w:t>
      </w:r>
      <w:r w:rsidR="00C7334A" w:rsidRPr="00830E34">
        <w:rPr>
          <w:noProof/>
          <w:highlight w:val="yellow"/>
          <w:rPrChange w:id="232" w:author="Juliano Varella De Carvalho" w:date="2020-11-05T16:04:00Z">
            <w:rPr>
              <w:noProof/>
            </w:rPr>
          </w:rPrChange>
        </w:rPr>
        <w:fldChar w:fldCharType="end"/>
      </w:r>
      <w:bookmarkEnd w:id="225"/>
      <w:r w:rsidRPr="00830E34">
        <w:rPr>
          <w:noProof/>
          <w:highlight w:val="yellow"/>
          <w:rPrChange w:id="233" w:author="Juliano Varella De Carvalho" w:date="2020-11-05T16:04:00Z">
            <w:rPr>
              <w:noProof/>
            </w:rPr>
          </w:rPrChange>
        </w:rPr>
        <w:t xml:space="preserve"> -</w:t>
      </w:r>
      <w:r w:rsidRPr="00830E34">
        <w:rPr>
          <w:highlight w:val="yellow"/>
          <w:rPrChange w:id="234" w:author="Juliano Varella De Carvalho" w:date="2020-11-05T16:04:00Z">
            <w:rPr/>
          </w:rPrChange>
        </w:rPr>
        <w:t xml:space="preserve"> Resultado de busca dos </w:t>
      </w:r>
      <w:proofErr w:type="spellStart"/>
      <w:r w:rsidRPr="00830E34">
        <w:rPr>
          <w:highlight w:val="yellow"/>
          <w:rPrChange w:id="235" w:author="Juliano Varella De Carvalho" w:date="2020-11-05T16:04:00Z">
            <w:rPr/>
          </w:rPrChange>
        </w:rPr>
        <w:t>journals</w:t>
      </w:r>
      <w:proofErr w:type="spellEnd"/>
      <w:r w:rsidRPr="00830E34">
        <w:rPr>
          <w:highlight w:val="yellow"/>
          <w:rPrChange w:id="236" w:author="Juliano Varella De Carvalho" w:date="2020-11-05T16:04:00Z">
            <w:rPr/>
          </w:rPrChange>
        </w:rPr>
        <w:t xml:space="preserve"> no motor de busca da ACM (próprio, 2020)</w:t>
      </w:r>
      <w:bookmarkEnd w:id="226"/>
    </w:p>
    <w:p w14:paraId="01684C1C" w14:textId="4223AC72" w:rsidR="004A3A38" w:rsidRDefault="008568F7" w:rsidP="00972812">
      <w:pPr>
        <w:pStyle w:val="Heading2"/>
      </w:pPr>
      <w:bookmarkStart w:id="237" w:name="_Toc55260945"/>
      <w:r w:rsidRPr="008568F7">
        <w:t>ETAPAS DA REVISÃO DOS TRABALHOS</w:t>
      </w:r>
      <w:bookmarkEnd w:id="237"/>
    </w:p>
    <w:p w14:paraId="11539DEA" w14:textId="77777777" w:rsidR="001338A9" w:rsidDel="001338A9" w:rsidRDefault="005D0600" w:rsidP="001338A9">
      <w:pPr>
        <w:rPr>
          <w:del w:id="238" w:author="Juliano Varella De Carvalho" w:date="2020-11-05T16:05:00Z"/>
          <w:moveTo w:id="239" w:author="Juliano Varella De Carvalho" w:date="2020-11-05T16:05:00Z"/>
        </w:rPr>
      </w:pPr>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w:t>
      </w:r>
      <w:del w:id="240" w:author="Juliano Varella De Carvalho" w:date="2020-11-05T16:05:00Z">
        <w:r w:rsidDel="001338A9">
          <w:delText xml:space="preserve"> eles:</w:delText>
        </w:r>
      </w:del>
      <w:r>
        <w:t xml:space="preserve">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ins w:id="241" w:author="Juliano Varella De Carvalho" w:date="2020-11-05T16:05:00Z">
        <w:r w:rsidR="001338A9">
          <w:t xml:space="preserve"> </w:t>
        </w:r>
      </w:ins>
      <w:moveToRangeStart w:id="242" w:author="Juliano Varella De Carvalho" w:date="2020-11-05T16:05:00Z" w:name="move55484739"/>
      <w:moveTo w:id="243" w:author="Juliano Varella De Carvalho" w:date="2020-11-05T16:05:00Z">
        <w:del w:id="244" w:author="Juliano Varella De Carvalho" w:date="2020-11-05T16:05:00Z">
          <w:r w:rsidR="001338A9" w:rsidDel="001338A9">
            <w:tab/>
          </w:r>
        </w:del>
        <w:r w:rsidR="001338A9">
          <w:t xml:space="preserve">Em cima dos 83 trabalhos encontrados, foi realizado um filtro baseado em 3 etapas (demonstradas na </w:t>
        </w:r>
        <w:r w:rsidR="001338A9">
          <w:lastRenderedPageBreak/>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moveTo>
    </w:p>
    <w:moveToRangeEnd w:id="242"/>
    <w:p w14:paraId="07248AA1" w14:textId="4FDDC8FD" w:rsidR="004367EC" w:rsidRDefault="004367EC" w:rsidP="00972812"/>
    <w:p w14:paraId="4AC5F8C0" w14:textId="77777777" w:rsidR="00377BBD" w:rsidRDefault="00377BBD" w:rsidP="00B002DA">
      <w:pPr>
        <w:pStyle w:val="Figuras"/>
        <w:pPrChange w:id="245" w:author="Juliano Varella De Carvalho" w:date="2020-11-05T17:32:00Z">
          <w:pPr>
            <w:pStyle w:val="Figuras"/>
          </w:pPr>
        </w:pPrChange>
      </w:pPr>
      <w:r>
        <w:drawing>
          <wp:inline distT="0" distB="0" distL="0" distR="0" wp14:anchorId="0C5E9678" wp14:editId="43DCAC34">
            <wp:extent cx="5368290" cy="1539240"/>
            <wp:effectExtent l="0" t="0" r="381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CBF8D30" w:rsidR="007815D6" w:rsidRDefault="00377BBD" w:rsidP="00972812">
      <w:pPr>
        <w:pStyle w:val="Caption"/>
      </w:pPr>
      <w:bookmarkStart w:id="246" w:name="_Ref40822414"/>
      <w:bookmarkStart w:id="247" w:name="_Ref40817235"/>
      <w:bookmarkStart w:id="248" w:name="_Toc55260882"/>
      <w:r w:rsidRPr="001338A9">
        <w:rPr>
          <w:highlight w:val="yellow"/>
          <w:rPrChange w:id="249" w:author="Juliano Varella De Carvalho" w:date="2020-11-05T16:05:00Z">
            <w:rPr/>
          </w:rPrChange>
        </w:rPr>
        <w:t xml:space="preserve">Figura </w:t>
      </w:r>
      <w:r w:rsidR="00C7334A" w:rsidRPr="001338A9">
        <w:rPr>
          <w:noProof/>
          <w:highlight w:val="yellow"/>
          <w:rPrChange w:id="250" w:author="Juliano Varella De Carvalho" w:date="2020-11-05T16:05:00Z">
            <w:rPr>
              <w:noProof/>
            </w:rPr>
          </w:rPrChange>
        </w:rPr>
        <w:fldChar w:fldCharType="begin"/>
      </w:r>
      <w:r w:rsidR="00C7334A" w:rsidRPr="001338A9">
        <w:rPr>
          <w:noProof/>
          <w:highlight w:val="yellow"/>
          <w:rPrChange w:id="251" w:author="Juliano Varella De Carvalho" w:date="2020-11-05T16:05:00Z">
            <w:rPr>
              <w:noProof/>
            </w:rPr>
          </w:rPrChange>
        </w:rPr>
        <w:instrText xml:space="preserve"> SEQ Figura \* ARABIC </w:instrText>
      </w:r>
      <w:r w:rsidR="00C7334A" w:rsidRPr="001338A9">
        <w:rPr>
          <w:noProof/>
          <w:highlight w:val="yellow"/>
          <w:rPrChange w:id="252" w:author="Juliano Varella De Carvalho" w:date="2020-11-05T16:05:00Z">
            <w:rPr>
              <w:noProof/>
            </w:rPr>
          </w:rPrChange>
        </w:rPr>
        <w:fldChar w:fldCharType="separate"/>
      </w:r>
      <w:r w:rsidR="00772326" w:rsidRPr="001338A9">
        <w:rPr>
          <w:noProof/>
          <w:highlight w:val="yellow"/>
          <w:rPrChange w:id="253" w:author="Juliano Varella De Carvalho" w:date="2020-11-05T16:05:00Z">
            <w:rPr>
              <w:noProof/>
            </w:rPr>
          </w:rPrChange>
        </w:rPr>
        <w:t>4</w:t>
      </w:r>
      <w:r w:rsidR="00C7334A" w:rsidRPr="001338A9">
        <w:rPr>
          <w:noProof/>
          <w:highlight w:val="yellow"/>
          <w:rPrChange w:id="254" w:author="Juliano Varella De Carvalho" w:date="2020-11-05T16:05:00Z">
            <w:rPr>
              <w:noProof/>
            </w:rPr>
          </w:rPrChange>
        </w:rPr>
        <w:fldChar w:fldCharType="end"/>
      </w:r>
      <w:bookmarkEnd w:id="246"/>
      <w:r w:rsidR="00412F59" w:rsidRPr="001338A9">
        <w:rPr>
          <w:highlight w:val="yellow"/>
          <w:rPrChange w:id="255" w:author="Juliano Varella De Carvalho" w:date="2020-11-05T16:05:00Z">
            <w:rPr/>
          </w:rPrChange>
        </w:rPr>
        <w:t xml:space="preserve"> - </w:t>
      </w:r>
      <w:r w:rsidRPr="001338A9">
        <w:rPr>
          <w:highlight w:val="yellow"/>
          <w:rPrChange w:id="256" w:author="Juliano Varella De Carvalho" w:date="2020-11-05T16:05:00Z">
            <w:rPr/>
          </w:rPrChange>
        </w:rPr>
        <w:t>Etapas realizadas para filtrar os trabalhos encontrados no motor de busca da ACM</w:t>
      </w:r>
      <w:bookmarkEnd w:id="247"/>
      <w:r w:rsidR="004A14AF" w:rsidRPr="001338A9">
        <w:rPr>
          <w:highlight w:val="yellow"/>
          <w:rPrChange w:id="257" w:author="Juliano Varella De Carvalho" w:date="2020-11-05T16:05:00Z">
            <w:rPr/>
          </w:rPrChange>
        </w:rPr>
        <w:t xml:space="preserve"> (próprio, 2020)</w:t>
      </w:r>
      <w:bookmarkEnd w:id="248"/>
    </w:p>
    <w:p w14:paraId="2DDF2826" w14:textId="099ED822" w:rsidR="00C3617C" w:rsidDel="001338A9" w:rsidRDefault="00C3617C" w:rsidP="00972812">
      <w:pPr>
        <w:rPr>
          <w:moveFrom w:id="258" w:author="Juliano Varella De Carvalho" w:date="2020-11-05T16:05:00Z"/>
        </w:rPr>
      </w:pPr>
      <w:moveFromRangeStart w:id="259" w:author="Juliano Varella De Carvalho" w:date="2020-11-05T16:05:00Z" w:name="move55484739"/>
      <w:moveFrom w:id="260" w:author="Juliano Varella De Carvalho" w:date="2020-11-05T16:05:00Z">
        <w:r w:rsidDel="001338A9">
          <w:tab/>
        </w:r>
        <w:r w:rsidR="00D021DA" w:rsidDel="001338A9">
          <w:t xml:space="preserve">Em cima dos 83 trabalhos encontrados, foi realizado </w:t>
        </w:r>
        <w:r w:rsidR="00E30761" w:rsidDel="001338A9">
          <w:t>um</w:t>
        </w:r>
        <w:r w:rsidR="00D021DA" w:rsidDel="001338A9">
          <w:t xml:space="preserve"> </w:t>
        </w:r>
        <w:r w:rsidR="00E30761" w:rsidDel="001338A9">
          <w:t>filtr</w:t>
        </w:r>
        <w:r w:rsidR="003A5B9F" w:rsidDel="001338A9">
          <w:t>o</w:t>
        </w:r>
        <w:r w:rsidR="00E30761" w:rsidDel="001338A9">
          <w:t xml:space="preserve"> </w:t>
        </w:r>
        <w:r w:rsidR="0044472D" w:rsidDel="001338A9">
          <w:t>baseado em 3 etapas</w:t>
        </w:r>
        <w:r w:rsidR="00377BBD" w:rsidDel="001338A9">
          <w:t xml:space="preserve"> </w:t>
        </w:r>
        <w:r w:rsidR="004A14AF" w:rsidDel="001338A9">
          <w:t>(</w:t>
        </w:r>
        <w:r w:rsidR="00377BBD" w:rsidDel="001338A9">
          <w:t>demonstradas na</w:t>
        </w:r>
        <w:r w:rsidR="00ED5AA1" w:rsidDel="001338A9">
          <w:t xml:space="preserve"> </w:t>
        </w:r>
        <w:r w:rsidR="00ED5AA1" w:rsidDel="001338A9">
          <w:fldChar w:fldCharType="begin"/>
        </w:r>
        <w:r w:rsidR="00ED5AA1" w:rsidDel="001338A9">
          <w:instrText xml:space="preserve"> REF _Ref40822414 \h </w:instrText>
        </w:r>
        <w:r w:rsidR="00ED5AA1" w:rsidDel="001338A9">
          <w:fldChar w:fldCharType="separate"/>
        </w:r>
        <w:r w:rsidR="00ED5AA1" w:rsidDel="001338A9">
          <w:t xml:space="preserve">Figura </w:t>
        </w:r>
        <w:r w:rsidR="00ED5AA1" w:rsidDel="001338A9">
          <w:rPr>
            <w:noProof/>
          </w:rPr>
          <w:t>4</w:t>
        </w:r>
        <w:r w:rsidR="00ED5AA1" w:rsidDel="001338A9">
          <w:fldChar w:fldCharType="end"/>
        </w:r>
        <w:r w:rsidR="004A14AF" w:rsidDel="001338A9">
          <w:t>)</w:t>
        </w:r>
        <w:r w:rsidR="00CC1EEA" w:rsidDel="001338A9">
          <w:t xml:space="preserve">, que </w:t>
        </w:r>
        <w:r w:rsidR="00D224A1" w:rsidDel="001338A9">
          <w:t>visam</w:t>
        </w:r>
        <w:r w:rsidR="00CC1EEA" w:rsidDel="001338A9">
          <w:t xml:space="preserve"> direcionar esta pesquisa para a revisão dos trabalhos que condizem com o objetivo</w:t>
        </w:r>
        <w:r w:rsidR="00940A5D" w:rsidDel="001338A9">
          <w:t xml:space="preserve"> descrito no protocolo</w:t>
        </w:r>
        <w:r w:rsidR="00DE42B7" w:rsidDel="001338A9">
          <w:t>.</w:t>
        </w:r>
      </w:moveFrom>
    </w:p>
    <w:moveFromRangeEnd w:id="259"/>
    <w:p w14:paraId="6A762032" w14:textId="3A86FE05" w:rsidR="009F1D25" w:rsidRDefault="009F1D25" w:rsidP="00972812">
      <w:r>
        <w:tab/>
      </w:r>
      <w:r w:rsidRPr="009F1D25">
        <w:t xml:space="preserve">Baseado no conhecimento obtido dos trabalhos na segunda etapa, foi realizada uma classificação deles em 4 tipos, que são: </w:t>
      </w:r>
      <w:ins w:id="261" w:author="Juliano Varella De Carvalho" w:date="2020-11-05T16:06:00Z">
        <w:r w:rsidR="001338A9">
          <w:t xml:space="preserve">(i) </w:t>
        </w:r>
      </w:ins>
      <w:del w:id="262" w:author="Juliano Varella De Carvalho" w:date="2020-11-05T16:06:00Z">
        <w:r w:rsidRPr="009F1D25" w:rsidDel="001338A9">
          <w:delText xml:space="preserve">Trabalhos </w:delText>
        </w:r>
      </w:del>
      <w:ins w:id="263" w:author="Juliano Varella De Carvalho" w:date="2020-11-05T16:06:00Z">
        <w:r w:rsidR="001338A9">
          <w:t>t</w:t>
        </w:r>
        <w:r w:rsidR="001338A9" w:rsidRPr="009F1D25">
          <w:t xml:space="preserve">rabalhos </w:t>
        </w:r>
      </w:ins>
      <w:r w:rsidRPr="009F1D25">
        <w:t xml:space="preserve">que possuem relação com o foco de pesquisa da revisão; </w:t>
      </w:r>
      <w:ins w:id="264" w:author="Juliano Varella De Carvalho" w:date="2020-11-05T16:06:00Z">
        <w:r w:rsidR="001338A9">
          <w:t>(</w:t>
        </w:r>
        <w:proofErr w:type="spellStart"/>
        <w:r w:rsidR="001338A9">
          <w:t>ii</w:t>
        </w:r>
        <w:proofErr w:type="spellEnd"/>
        <w:r w:rsidR="001338A9">
          <w:t>) t</w:t>
        </w:r>
      </w:ins>
      <w:del w:id="265" w:author="Juliano Varella De Carvalho" w:date="2020-11-05T16:06:00Z">
        <w:r w:rsidRPr="009F1D25" w:rsidDel="001338A9">
          <w:delText>T</w:delText>
        </w:r>
      </w:del>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ins w:id="266" w:author="Juliano Varella De Carvalho" w:date="2020-11-05T16:06:00Z">
        <w:r w:rsidR="001338A9">
          <w:t>(</w:t>
        </w:r>
        <w:proofErr w:type="spellStart"/>
        <w:r w:rsidR="001338A9">
          <w:t>iii</w:t>
        </w:r>
        <w:proofErr w:type="spellEnd"/>
        <w:r w:rsidR="001338A9">
          <w:t xml:space="preserve">) </w:t>
        </w:r>
      </w:ins>
      <w:del w:id="267" w:author="Juliano Varella De Carvalho" w:date="2020-11-05T16:06:00Z">
        <w:r w:rsidRPr="009F1D25" w:rsidDel="001338A9">
          <w:delText xml:space="preserve">Trabalhos </w:delText>
        </w:r>
      </w:del>
      <w:ins w:id="268" w:author="Juliano Varella De Carvalho" w:date="2020-11-05T16:06:00Z">
        <w:r w:rsidR="001338A9">
          <w:t>t</w:t>
        </w:r>
        <w:r w:rsidR="001338A9" w:rsidRPr="009F1D25">
          <w:t xml:space="preserve">rabalhos </w:t>
        </w:r>
      </w:ins>
      <w:r w:rsidRPr="009F1D25">
        <w:t xml:space="preserve">que utilizam dos </w:t>
      </w:r>
      <w:proofErr w:type="spellStart"/>
      <w:r w:rsidRPr="009F1D25">
        <w:t>RecSys</w:t>
      </w:r>
      <w:proofErr w:type="spellEnd"/>
      <w:r w:rsidRPr="009F1D25">
        <w:t xml:space="preserve"> e contexto, mas que não abordam a recomendação musical; </w:t>
      </w:r>
      <w:ins w:id="269" w:author="Juliano Varella De Carvalho" w:date="2020-11-05T16:07:00Z">
        <w:r w:rsidR="001338A9">
          <w:t>(</w:t>
        </w:r>
        <w:proofErr w:type="spellStart"/>
        <w:r w:rsidR="001338A9">
          <w:t>iv</w:t>
        </w:r>
        <w:proofErr w:type="spellEnd"/>
        <w:r w:rsidR="001338A9">
          <w:t xml:space="preserve">) </w:t>
        </w:r>
      </w:ins>
      <w:del w:id="270" w:author="Juliano Varella De Carvalho" w:date="2020-11-05T16:07:00Z">
        <w:r w:rsidRPr="009F1D25" w:rsidDel="001338A9">
          <w:delText xml:space="preserve">Trabalhos </w:delText>
        </w:r>
      </w:del>
      <w:ins w:id="271" w:author="Juliano Varella De Carvalho" w:date="2020-11-05T16:07:00Z">
        <w:r w:rsidR="001338A9">
          <w:t>t</w:t>
        </w:r>
        <w:r w:rsidR="001338A9" w:rsidRPr="009F1D25">
          <w:t xml:space="preserve">rabalhos </w:t>
        </w:r>
      </w:ins>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272"/>
      <w:r w:rsidRPr="009F1D25">
        <w:t>recomendações</w:t>
      </w:r>
      <w:commentRangeEnd w:id="272"/>
      <w:r w:rsidR="000B5A54">
        <w:rPr>
          <w:rStyle w:val="CommentReference"/>
        </w:rPr>
        <w:commentReference w:id="272"/>
      </w:r>
      <w:r w:rsidRPr="009F1D25">
        <w:t xml:space="preserve">. </w:t>
      </w:r>
      <w:del w:id="273" w:author="Juliano Varella De Carvalho" w:date="2020-11-05T16:09:00Z">
        <w:r w:rsidRPr="009F1D25" w:rsidDel="000B5A54">
          <w:delText xml:space="preserve">Foi apresentado na forma de gráfico de pizza na </w:delText>
        </w:r>
      </w:del>
      <w:r w:rsidRPr="009F1D25">
        <w:t xml:space="preserve">A Figura 5 </w:t>
      </w:r>
      <w:del w:id="274" w:author="Juliano Varella De Carvalho" w:date="2020-11-05T16:09:00Z">
        <w:r w:rsidR="004A7D8A" w:rsidDel="000B5A54">
          <w:delText xml:space="preserve">abaixo </w:delText>
        </w:r>
      </w:del>
      <w:r w:rsidR="004A7D8A">
        <w:t>apresenta</w:t>
      </w:r>
      <w:r w:rsidR="004A7D8A" w:rsidRPr="009F1D25">
        <w:t xml:space="preserve"> </w:t>
      </w:r>
      <w:r w:rsidRPr="009F1D25">
        <w:t>a relação entre os tipos e a quantidade de artigos encontrados.</w:t>
      </w:r>
    </w:p>
    <w:p w14:paraId="295530C7" w14:textId="77777777" w:rsidR="003B56C3" w:rsidRDefault="00016710" w:rsidP="00B002DA">
      <w:pPr>
        <w:pStyle w:val="Figuras"/>
        <w:pPrChange w:id="275" w:author="Juliano Varella De Carvalho" w:date="2020-11-05T17:32:00Z">
          <w:pPr>
            <w:pStyle w:val="Figuras"/>
          </w:pPr>
        </w:pPrChange>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29F5D184" w:rsidR="00016710" w:rsidRDefault="003B56C3" w:rsidP="00972812">
      <w:pPr>
        <w:pStyle w:val="Caption"/>
      </w:pPr>
      <w:bookmarkStart w:id="276" w:name="_Ref40822493"/>
      <w:bookmarkStart w:id="277" w:name="_Ref40822087"/>
      <w:bookmarkStart w:id="278" w:name="_Toc55260883"/>
      <w:r w:rsidRPr="000B5A54">
        <w:rPr>
          <w:highlight w:val="yellow"/>
          <w:rPrChange w:id="279" w:author="Juliano Varella De Carvalho" w:date="2020-11-05T16:10:00Z">
            <w:rPr/>
          </w:rPrChange>
        </w:rPr>
        <w:t xml:space="preserve">Figura </w:t>
      </w:r>
      <w:r w:rsidR="00C7334A" w:rsidRPr="000B5A54">
        <w:rPr>
          <w:noProof/>
          <w:highlight w:val="yellow"/>
          <w:rPrChange w:id="280" w:author="Juliano Varella De Carvalho" w:date="2020-11-05T16:10:00Z">
            <w:rPr>
              <w:noProof/>
            </w:rPr>
          </w:rPrChange>
        </w:rPr>
        <w:fldChar w:fldCharType="begin"/>
      </w:r>
      <w:r w:rsidR="00C7334A" w:rsidRPr="000B5A54">
        <w:rPr>
          <w:noProof/>
          <w:highlight w:val="yellow"/>
          <w:rPrChange w:id="281" w:author="Juliano Varella De Carvalho" w:date="2020-11-05T16:10:00Z">
            <w:rPr>
              <w:noProof/>
            </w:rPr>
          </w:rPrChange>
        </w:rPr>
        <w:instrText xml:space="preserve"> SEQ Figura \* ARABIC </w:instrText>
      </w:r>
      <w:r w:rsidR="00C7334A" w:rsidRPr="000B5A54">
        <w:rPr>
          <w:noProof/>
          <w:highlight w:val="yellow"/>
          <w:rPrChange w:id="282" w:author="Juliano Varella De Carvalho" w:date="2020-11-05T16:10:00Z">
            <w:rPr>
              <w:noProof/>
            </w:rPr>
          </w:rPrChange>
        </w:rPr>
        <w:fldChar w:fldCharType="separate"/>
      </w:r>
      <w:r w:rsidR="00772326" w:rsidRPr="000B5A54">
        <w:rPr>
          <w:noProof/>
          <w:highlight w:val="yellow"/>
          <w:rPrChange w:id="283" w:author="Juliano Varella De Carvalho" w:date="2020-11-05T16:10:00Z">
            <w:rPr>
              <w:noProof/>
            </w:rPr>
          </w:rPrChange>
        </w:rPr>
        <w:t>5</w:t>
      </w:r>
      <w:r w:rsidR="00C7334A" w:rsidRPr="000B5A54">
        <w:rPr>
          <w:noProof/>
          <w:highlight w:val="yellow"/>
          <w:rPrChange w:id="284" w:author="Juliano Varella De Carvalho" w:date="2020-11-05T16:10:00Z">
            <w:rPr>
              <w:noProof/>
            </w:rPr>
          </w:rPrChange>
        </w:rPr>
        <w:fldChar w:fldCharType="end"/>
      </w:r>
      <w:bookmarkEnd w:id="276"/>
      <w:r w:rsidRPr="000B5A54">
        <w:rPr>
          <w:highlight w:val="yellow"/>
          <w:rPrChange w:id="285" w:author="Juliano Varella De Carvalho" w:date="2020-11-05T16:10:00Z">
            <w:rPr/>
          </w:rPrChange>
        </w:rPr>
        <w:t xml:space="preserve"> - Filtro em cima dos trabalhos selecionados </w:t>
      </w:r>
      <w:r w:rsidR="00E465CE" w:rsidRPr="000B5A54">
        <w:rPr>
          <w:highlight w:val="yellow"/>
          <w:rPrChange w:id="286" w:author="Juliano Varella De Carvalho" w:date="2020-11-05T16:10:00Z">
            <w:rPr/>
          </w:rPrChange>
        </w:rPr>
        <w:t>através</w:t>
      </w:r>
      <w:r w:rsidRPr="000B5A54">
        <w:rPr>
          <w:highlight w:val="yellow"/>
          <w:rPrChange w:id="287" w:author="Juliano Varella De Carvalho" w:date="2020-11-05T16:10:00Z">
            <w:rPr/>
          </w:rPrChange>
        </w:rPr>
        <w:t xml:space="preserve"> do resumo (próprio, 2020)</w:t>
      </w:r>
      <w:bookmarkEnd w:id="277"/>
      <w:bookmarkEnd w:id="278"/>
    </w:p>
    <w:p w14:paraId="1201F167" w14:textId="0ED72CA8" w:rsidR="00CA77E5" w:rsidRPr="00CA77E5" w:rsidRDefault="00CA77E5" w:rsidP="00972812"/>
    <w:p w14:paraId="79ACB8DA" w14:textId="1C16783D" w:rsidR="009F7EBE" w:rsidRDefault="002F7588" w:rsidP="00972812">
      <w:pPr>
        <w:pStyle w:val="Heading3"/>
      </w:pPr>
      <w:r>
        <w:tab/>
      </w:r>
      <w:bookmarkStart w:id="288" w:name="_Toc55260946"/>
      <w:r w:rsidR="00B662FD">
        <w:t>Trabalhos selecionados</w:t>
      </w:r>
      <w:bookmarkEnd w:id="288"/>
    </w:p>
    <w:p w14:paraId="250F842B" w14:textId="67CBCF8B"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289" w:author="Juliano Varella De Carvalho" w:date="2020-11-05T16:11:00Z">
        <w:r w:rsidR="004A7D8A" w:rsidDel="000B5A54">
          <w:delText xml:space="preserve"> abaixo</w:delText>
        </w:r>
      </w:del>
      <w:r w:rsidR="004A7D8A">
        <w:t xml:space="preserve">, resultou em </w:t>
      </w:r>
      <w:commentRangeStart w:id="290"/>
      <w:commentRangeStart w:id="291"/>
      <w:r w:rsidRPr="0012444C">
        <w:t xml:space="preserve">4 trabalhos relacionados </w:t>
      </w:r>
      <w:commentRangeEnd w:id="290"/>
      <w:r w:rsidR="004A7D8A">
        <w:rPr>
          <w:rStyle w:val="CommentReference"/>
        </w:rPr>
        <w:commentReference w:id="290"/>
      </w:r>
      <w:commentRangeEnd w:id="291"/>
      <w:r w:rsidR="0050196A">
        <w:rPr>
          <w:rStyle w:val="CommentReference"/>
        </w:rPr>
        <w:commentReference w:id="291"/>
      </w:r>
      <w:r w:rsidRPr="0012444C">
        <w:t>ao objetivo descrito no protocolo de revisão desse trabalho.</w:t>
      </w:r>
    </w:p>
    <w:p w14:paraId="4D2BFBE4" w14:textId="77777777" w:rsidR="00377BBD" w:rsidRDefault="00377BBD" w:rsidP="00B002DA">
      <w:pPr>
        <w:pStyle w:val="Figuras"/>
        <w:pPrChange w:id="292" w:author="Juliano Varella De Carvalho" w:date="2020-11-05T17:32:00Z">
          <w:pPr>
            <w:pStyle w:val="Figuras"/>
          </w:pPr>
        </w:pPrChange>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72F3698" w:rsidR="00377BBD" w:rsidRDefault="00377BBD" w:rsidP="00972812">
      <w:pPr>
        <w:pStyle w:val="Caption"/>
      </w:pPr>
      <w:bookmarkStart w:id="293" w:name="_Ref40822509"/>
      <w:bookmarkStart w:id="294" w:name="_Ref40821926"/>
      <w:bookmarkStart w:id="295" w:name="_Toc55260884"/>
      <w:r w:rsidRPr="000B5A54">
        <w:rPr>
          <w:highlight w:val="yellow"/>
          <w:rPrChange w:id="296" w:author="Juliano Varella De Carvalho" w:date="2020-11-05T16:12:00Z">
            <w:rPr/>
          </w:rPrChange>
        </w:rPr>
        <w:t xml:space="preserve">Figura </w:t>
      </w:r>
      <w:r w:rsidR="00C7334A" w:rsidRPr="000B5A54">
        <w:rPr>
          <w:noProof/>
          <w:highlight w:val="yellow"/>
          <w:rPrChange w:id="297" w:author="Juliano Varella De Carvalho" w:date="2020-11-05T16:12:00Z">
            <w:rPr>
              <w:noProof/>
            </w:rPr>
          </w:rPrChange>
        </w:rPr>
        <w:fldChar w:fldCharType="begin"/>
      </w:r>
      <w:r w:rsidR="00C7334A" w:rsidRPr="000B5A54">
        <w:rPr>
          <w:noProof/>
          <w:highlight w:val="yellow"/>
          <w:rPrChange w:id="298" w:author="Juliano Varella De Carvalho" w:date="2020-11-05T16:12:00Z">
            <w:rPr>
              <w:noProof/>
            </w:rPr>
          </w:rPrChange>
        </w:rPr>
        <w:instrText xml:space="preserve"> SEQ Figura \* ARABIC </w:instrText>
      </w:r>
      <w:r w:rsidR="00C7334A" w:rsidRPr="000B5A54">
        <w:rPr>
          <w:noProof/>
          <w:highlight w:val="yellow"/>
          <w:rPrChange w:id="299" w:author="Juliano Varella De Carvalho" w:date="2020-11-05T16:12:00Z">
            <w:rPr>
              <w:noProof/>
            </w:rPr>
          </w:rPrChange>
        </w:rPr>
        <w:fldChar w:fldCharType="separate"/>
      </w:r>
      <w:r w:rsidR="00772326" w:rsidRPr="000B5A54">
        <w:rPr>
          <w:noProof/>
          <w:highlight w:val="yellow"/>
          <w:rPrChange w:id="300" w:author="Juliano Varella De Carvalho" w:date="2020-11-05T16:12:00Z">
            <w:rPr>
              <w:noProof/>
            </w:rPr>
          </w:rPrChange>
        </w:rPr>
        <w:t>6</w:t>
      </w:r>
      <w:r w:rsidR="00C7334A" w:rsidRPr="000B5A54">
        <w:rPr>
          <w:noProof/>
          <w:highlight w:val="yellow"/>
          <w:rPrChange w:id="301" w:author="Juliano Varella De Carvalho" w:date="2020-11-05T16:12:00Z">
            <w:rPr>
              <w:noProof/>
            </w:rPr>
          </w:rPrChange>
        </w:rPr>
        <w:fldChar w:fldCharType="end"/>
      </w:r>
      <w:bookmarkEnd w:id="293"/>
      <w:r w:rsidR="00052712" w:rsidRPr="000B5A54">
        <w:rPr>
          <w:highlight w:val="yellow"/>
          <w:rPrChange w:id="302" w:author="Juliano Varella De Carvalho" w:date="2020-11-05T16:12:00Z">
            <w:rPr/>
          </w:rPrChange>
        </w:rPr>
        <w:t xml:space="preserve"> - </w:t>
      </w:r>
      <w:r w:rsidRPr="000B5A54">
        <w:rPr>
          <w:highlight w:val="yellow"/>
          <w:rPrChange w:id="303" w:author="Juliano Varella De Carvalho" w:date="2020-11-05T16:12:00Z">
            <w:rPr/>
          </w:rPrChange>
        </w:rPr>
        <w:t>Procedimento de filtro realizado baseado nos trabalhos encontrados no motor de busca da ACM (próprio, 2020)</w:t>
      </w:r>
      <w:bookmarkEnd w:id="294"/>
      <w:bookmarkEnd w:id="295"/>
    </w:p>
    <w:p w14:paraId="3366D774" w14:textId="23416EAB" w:rsidR="005424C2" w:rsidRDefault="005424C2" w:rsidP="00972812"/>
    <w:p w14:paraId="7A5B0100" w14:textId="4966AE89" w:rsidR="00215DF2" w:rsidRDefault="005424C2" w:rsidP="00972812">
      <w:r>
        <w:tab/>
      </w:r>
      <w:r w:rsidR="00966D0F">
        <w:t>Foi</w:t>
      </w:r>
      <w:r w:rsidR="003C36AB" w:rsidRPr="003C36AB">
        <w:t xml:space="preserve"> realizad</w:t>
      </w:r>
      <w:ins w:id="304" w:author="Juliano Varella De Carvalho" w:date="2020-11-05T16:12:00Z">
        <w:r w:rsidR="000B5A54">
          <w:t>a</w:t>
        </w:r>
      </w:ins>
      <w:del w:id="305" w:author="Juliano Varella De Carvalho" w:date="2020-11-05T16:12:00Z">
        <w:r w:rsidR="003C36AB" w:rsidRPr="003C36AB" w:rsidDel="000B5A54">
          <w:delText>o</w:delText>
        </w:r>
      </w:del>
      <w:r w:rsidR="003C36AB" w:rsidRPr="003C36AB">
        <w:t xml:space="preserve"> uma </w:t>
      </w:r>
      <w:r w:rsidR="00596DCA">
        <w:t>revisão</w:t>
      </w:r>
      <w:r w:rsidR="003C36AB" w:rsidRPr="003C36AB">
        <w:t xml:space="preserve"> nesses trabalhos</w:t>
      </w:r>
      <w:ins w:id="306" w:author="Juliano Varella De Carvalho" w:date="2020-11-05T16:12: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ins w:id="307" w:author="Juliano Varella De Carvalho" w:date="2020-11-05T16:12:00Z">
        <w:r w:rsidR="000B5A54">
          <w:t>E</w:t>
        </w:r>
      </w:ins>
      <w:del w:id="308" w:author="Juliano Varella De Carvalho" w:date="2020-11-05T16:12:00Z">
        <w:r w:rsidR="003C36AB" w:rsidRPr="003C36AB" w:rsidDel="000B5A54">
          <w:delText>Onde, e</w:delText>
        </w:r>
      </w:del>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09"/>
      <w:r w:rsidR="0060257A">
        <w:t>breve</w:t>
      </w:r>
      <w:r w:rsidR="0050196A">
        <w:t xml:space="preserve"> resumo</w:t>
      </w:r>
      <w:r w:rsidR="003C36AB" w:rsidRPr="003C36AB">
        <w:t xml:space="preserve"> </w:t>
      </w:r>
      <w:commentRangeEnd w:id="309"/>
      <w:r w:rsidR="004A7D8A">
        <w:rPr>
          <w:rStyle w:val="CommentReference"/>
        </w:rPr>
        <w:commentReference w:id="309"/>
      </w:r>
      <w:r w:rsidR="003C36AB" w:rsidRPr="003C36AB">
        <w:t xml:space="preserve">do que foi desenvolvido e no fim, </w:t>
      </w:r>
      <w:del w:id="310" w:author="Juliano Varella De Carvalho" w:date="2020-11-05T16:12:00Z">
        <w:r w:rsidR="00DA0CBF" w:rsidDel="000B5A54">
          <w:delText>foi</w:delText>
        </w:r>
        <w:r w:rsidR="003C36AB" w:rsidRPr="003C36AB" w:rsidDel="000B5A54">
          <w:delText xml:space="preserve"> </w:delText>
        </w:r>
      </w:del>
      <w:ins w:id="311" w:author="Juliano Varella De Carvalho" w:date="2020-11-05T16:12:00Z">
        <w:r w:rsidR="000B5A54">
          <w:t>foram respondidas</w:t>
        </w:r>
      </w:ins>
      <w:del w:id="312" w:author="Juliano Varella De Carvalho" w:date="2020-11-05T16:12:00Z">
        <w:r w:rsidR="003C36AB" w:rsidRPr="003C36AB" w:rsidDel="000B5A54">
          <w:delText>respondido</w:delText>
        </w:r>
      </w:del>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ListParagraph"/>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ListParagraph"/>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ListParagraph"/>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ListParagraph"/>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ListParagraph"/>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ListParagraph"/>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ListParagraph"/>
        <w:numPr>
          <w:ilvl w:val="1"/>
          <w:numId w:val="5"/>
        </w:numPr>
      </w:pPr>
      <w:r>
        <w:t>O usuário pode auxiliar na definição do contexto?</w:t>
      </w:r>
    </w:p>
    <w:p w14:paraId="261CE855" w14:textId="67B75F83" w:rsidR="00530530" w:rsidRDefault="00DC3A27" w:rsidP="00972812">
      <w:pPr>
        <w:pStyle w:val="ListParagraph"/>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ListParagraph"/>
        <w:numPr>
          <w:ilvl w:val="1"/>
          <w:numId w:val="5"/>
        </w:numPr>
      </w:pPr>
      <w:r>
        <w:t>Quais foram os critérios de qualidade utilizado</w:t>
      </w:r>
      <w:r w:rsidR="00947D5D">
        <w:t>s</w:t>
      </w:r>
      <w:r>
        <w:t>?</w:t>
      </w:r>
    </w:p>
    <w:p w14:paraId="2043AFCB" w14:textId="78A6817E" w:rsidR="00101A83" w:rsidRDefault="00101A83" w:rsidP="00972812">
      <w:pPr>
        <w:pStyle w:val="ListParagraph"/>
        <w:numPr>
          <w:ilvl w:val="1"/>
          <w:numId w:val="5"/>
        </w:numPr>
      </w:pPr>
      <w:r>
        <w:t>Quantidade de usuários utilizada? (tamanho da base)</w:t>
      </w:r>
    </w:p>
    <w:p w14:paraId="0EA2F1BE" w14:textId="79B15FCA" w:rsidR="00FE1979" w:rsidRDefault="00ED094B" w:rsidP="00972812">
      <w:pPr>
        <w:pStyle w:val="ListParagraph"/>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commentRangeStart w:id="313"/>
      <w:r w:rsidRPr="00BE64A0">
        <w:t>Tiveram outros resultados apresentados? Quais?</w:t>
      </w:r>
      <w:commentRangeEnd w:id="313"/>
      <w:r w:rsidR="000B5A54">
        <w:rPr>
          <w:rStyle w:val="CommentReference"/>
          <w:b w:val="0"/>
          <w:bCs w:val="0"/>
          <w:snapToGrid/>
          <w:spacing w:val="0"/>
        </w:rPr>
        <w:commentReference w:id="313"/>
      </w:r>
    </w:p>
    <w:p w14:paraId="2DC9835C" w14:textId="0220296C" w:rsidR="00A6577E" w:rsidRPr="00390005" w:rsidRDefault="00851B82" w:rsidP="00972812">
      <w:pPr>
        <w:pStyle w:val="Heading4"/>
        <w:rPr>
          <w:lang w:val="en-US"/>
        </w:rPr>
      </w:pPr>
      <w:bookmarkStart w:id="31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15"/>
      <w:r w:rsidRPr="00851B82">
        <w:rPr>
          <w:lang w:val="en-US"/>
        </w:rPr>
        <w:t>Systems</w:t>
      </w:r>
      <w:bookmarkEnd w:id="314"/>
      <w:commentRangeEnd w:id="315"/>
      <w:r w:rsidR="000B5A54">
        <w:rPr>
          <w:rStyle w:val="CommentReference"/>
          <w:i w:val="0"/>
          <w:snapToGrid/>
        </w:rPr>
        <w:commentReference w:id="315"/>
      </w:r>
    </w:p>
    <w:p w14:paraId="563D51F4" w14:textId="1EC710EE"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del w:id="316" w:author="Juliano Varella De Carvalho" w:date="2020-11-05T16:14:00Z">
        <w:r w:rsidR="00FA1343" w:rsidDel="000B5A54">
          <w:delText xml:space="preserve">então </w:delText>
        </w:r>
      </w:del>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Heading4"/>
        <w:rPr>
          <w:lang w:val="en-US"/>
        </w:rPr>
      </w:pPr>
      <w:bookmarkStart w:id="317" w:name="_Ref40822303"/>
      <w:commentRangeStart w:id="318"/>
      <w:r w:rsidRPr="00E9095F">
        <w:rPr>
          <w:lang w:val="en-US"/>
        </w:rPr>
        <w:t>Prediction of music pairwise preferences from facial expressions</w:t>
      </w:r>
      <w:bookmarkEnd w:id="317"/>
      <w:commentRangeEnd w:id="318"/>
      <w:r w:rsidR="000B5A54">
        <w:rPr>
          <w:rStyle w:val="CommentReference"/>
          <w:i w:val="0"/>
          <w:snapToGrid/>
        </w:rPr>
        <w:commentReference w:id="318"/>
      </w:r>
    </w:p>
    <w:p w14:paraId="15BC4C6C" w14:textId="78D644B4"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319"/>
      <w:r w:rsidR="00F43E36">
        <w:t xml:space="preserve">em par apresentada </w:t>
      </w:r>
      <w:commentRangeEnd w:id="319"/>
      <w:r w:rsidR="000B5A54">
        <w:rPr>
          <w:rStyle w:val="CommentReference"/>
        </w:rPr>
        <w:commentReference w:id="319"/>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ins w:id="320" w:author="Juliano Varella De Carvalho" w:date="2020-11-05T16:16:00Z">
        <w:r w:rsidR="000B5A54">
          <w:t>são</w:t>
        </w:r>
      </w:ins>
      <w:del w:id="321" w:author="Juliano Varella De Carvalho" w:date="2020-11-05T16:16:00Z">
        <w:r w:rsidR="00C1455B" w:rsidDel="000B5A54">
          <w:delText>é</w:delText>
        </w:r>
      </w:del>
      <w:r w:rsidR="00C1455B">
        <w:t xml:space="preserve"> obtido</w:t>
      </w:r>
      <w:ins w:id="322" w:author="Juliano Varella De Carvalho" w:date="2020-11-05T16:16:00Z">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Heading4"/>
      </w:pPr>
      <w:bookmarkStart w:id="323" w:name="_Ref40822310"/>
      <w:commentRangeStart w:id="324"/>
      <w:r>
        <w:t>Qual o problema que ele resolveu?</w:t>
      </w:r>
      <w:commentRangeEnd w:id="324"/>
      <w:r w:rsidR="00194AA6">
        <w:rPr>
          <w:rStyle w:val="CommentReference"/>
          <w:i w:val="0"/>
          <w:snapToGrid/>
        </w:rPr>
        <w:commentReference w:id="324"/>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325" w:author="Juliano Varella De Carvalho" w:date="2020-11-05T16:23:00Z">
        <w:r w:rsidR="008765B4">
          <w:t>,</w:t>
        </w:r>
      </w:ins>
      <w:r w:rsidR="008A51F8">
        <w:t xml:space="preserve"> a partir de suas expressões faciais demonstradas</w:t>
      </w:r>
      <w:ins w:id="326" w:author="Juliano Varella De Carvalho" w:date="2020-11-05T16:23:00Z">
        <w:r w:rsidR="008765B4">
          <w:t>,</w:t>
        </w:r>
      </w:ins>
      <w:r w:rsidR="008A51F8">
        <w:t xml:space="preserve"> enquanto escuta suas </w:t>
      </w:r>
      <w:r w:rsidR="00A10EB3">
        <w:t>músicas</w:t>
      </w:r>
      <w:r w:rsidR="008A51F8">
        <w:t>?</w:t>
      </w:r>
    </w:p>
    <w:p w14:paraId="7FD7C017" w14:textId="56D943D9" w:rsidR="0092303F" w:rsidRPr="0092303F" w:rsidRDefault="00413F67" w:rsidP="00972812">
      <w:pPr>
        <w:pStyle w:val="Heading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1AF3DBE7"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327" w:author="Juliano Varella De Carvalho" w:date="2020-11-05T16:24:00Z">
        <w:r w:rsidR="00352AFF" w:rsidDel="008765B4">
          <w:delText xml:space="preserve">foi </w:delText>
        </w:r>
      </w:del>
      <w:ins w:id="328" w:author="Juliano Varella De Carvalho" w:date="2020-11-05T16:24:00Z">
        <w:r w:rsidR="008765B4">
          <w:t xml:space="preserve">foram </w:t>
        </w:r>
      </w:ins>
      <w:r w:rsidR="00352AFF">
        <w:t>utilizado</w:t>
      </w:r>
      <w:ins w:id="329" w:author="Juliano Varella De Carvalho" w:date="2020-11-05T16:24:00Z">
        <w:r w:rsidR="008765B4">
          <w:t>s</w:t>
        </w:r>
      </w:ins>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18480064" w:rsidR="00A170A0" w:rsidDel="008765B4" w:rsidRDefault="00B44EF3" w:rsidP="00972812">
      <w:pPr>
        <w:rPr>
          <w:del w:id="330" w:author="Juliano Varella De Carvalho" w:date="2020-11-05T16:24:00Z"/>
        </w:rPr>
      </w:pPr>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w:t>
      </w:r>
      <w:proofErr w:type="spellStart"/>
      <w:r w:rsidR="00594E44" w:rsidRPr="00BE3559">
        <w:rPr>
          <w:i/>
        </w:rPr>
        <w:t>Rank</w:t>
      </w:r>
      <w:proofErr w:type="spellEnd"/>
      <w:r w:rsidR="00594E44" w:rsidRPr="00BE3559">
        <w:rPr>
          <w:i/>
        </w:rPr>
        <w:t xml:space="preserve">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ins w:id="331" w:author="Juliano Varella De Carvalho" w:date="2020-11-05T16:25:00Z">
        <w:r w:rsidR="008765B4">
          <w:t xml:space="preserve"> </w:t>
        </w:r>
      </w:ins>
    </w:p>
    <w:p w14:paraId="177C98F8" w14:textId="1D43BD25" w:rsidR="009972B4" w:rsidRPr="00084447" w:rsidRDefault="009972B4" w:rsidP="00972812">
      <w:del w:id="332" w:author="Juliano Varella De Carvalho" w:date="2020-11-05T16:24:00Z">
        <w:r w:rsidDel="008765B4">
          <w:tab/>
        </w:r>
      </w:del>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w:t>
      </w:r>
      <w:proofErr w:type="gramStart"/>
      <w:r w:rsidRPr="0092303F">
        <w:t>do</w:t>
      </w:r>
      <w:r>
        <w:t>s</w:t>
      </w:r>
      <w:r w:rsidRPr="0092303F">
        <w:t xml:space="preserve"> modelo</w:t>
      </w:r>
      <w:r>
        <w:t>s bases</w:t>
      </w:r>
      <w:proofErr w:type="gramEnd"/>
      <w:ins w:id="333" w:author="Juliano Varella De Carvalho" w:date="2020-11-05T16:25:00Z">
        <w:r w:rsidR="008765B4">
          <w:t>,</w:t>
        </w:r>
      </w:ins>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 xml:space="preserve">e </w:t>
      </w:r>
      <w:proofErr w:type="spellStart"/>
      <w:r>
        <w:t>acuracidade</w:t>
      </w:r>
      <w:proofErr w:type="spellEnd"/>
      <w:r>
        <w:t>.</w:t>
      </w:r>
    </w:p>
    <w:p w14:paraId="312F29C4" w14:textId="284CD0FA" w:rsidR="00413F67" w:rsidRDefault="00413F67" w:rsidP="00972812">
      <w:pPr>
        <w:pStyle w:val="Heading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Heading4"/>
      </w:pPr>
      <w:r>
        <w:t>Quais os contextos utilizados?</w:t>
      </w:r>
    </w:p>
    <w:p w14:paraId="7265A4A5" w14:textId="0DD12053" w:rsidR="00A36DB8" w:rsidRDefault="00A36DB8" w:rsidP="00972812">
      <w:r>
        <w:tab/>
      </w:r>
      <w:r w:rsidR="00AD5487">
        <w:t>O principal contexto</w:t>
      </w:r>
      <w:r w:rsidR="005C1336">
        <w:t xml:space="preserve"> utilizado</w:t>
      </w:r>
      <w:r w:rsidR="00AD5487">
        <w:t xml:space="preserve"> nesse trabalho foi</w:t>
      </w:r>
      <w:ins w:id="334" w:author="Juliano Varella De Carvalho" w:date="2020-11-05T16:25:00Z">
        <w:r w:rsidR="008765B4">
          <w:t xml:space="preserve"> relacionado</w:t>
        </w:r>
      </w:ins>
      <w:r w:rsidR="00AD5487">
        <w:t xml:space="preserve"> </w:t>
      </w:r>
      <w:ins w:id="335" w:author="Juliano Varella De Carvalho" w:date="2020-11-05T16:25:00Z">
        <w:r w:rsidR="008765B4">
          <w:t>à</w:t>
        </w:r>
      </w:ins>
      <w:del w:id="336" w:author="Juliano Varella De Carvalho" w:date="2020-11-05T16:25:00Z">
        <w:r w:rsidR="00AD5487" w:rsidDel="008765B4">
          <w:delText>a</w:delText>
        </w:r>
      </w:del>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Heading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337"/>
      <w:r>
        <w:t xml:space="preserve"> em par apresentada</w:t>
      </w:r>
      <w:commentRangeEnd w:id="337"/>
      <w:r w:rsidR="008765B4">
        <w:rPr>
          <w:rStyle w:val="CommentReference"/>
        </w:rPr>
        <w:commentReference w:id="337"/>
      </w:r>
      <w:r>
        <w:t xml:space="preserve"> e ao finalizar, poderia escolher qual música era mais adequada para se ouvir no ambiente pré-estabelecido que era </w:t>
      </w:r>
      <w:ins w:id="338" w:author="Juliano Varella De Carvalho" w:date="2020-11-05T16:27:00Z">
        <w:r w:rsidR="008765B4">
          <w:t xml:space="preserve">o </w:t>
        </w:r>
      </w:ins>
      <w:r>
        <w:t>seu trabalho.</w:t>
      </w:r>
    </w:p>
    <w:p w14:paraId="27F62DFC" w14:textId="37F7FB62" w:rsidR="00413F67" w:rsidRDefault="00413F67" w:rsidP="00972812">
      <w:pPr>
        <w:pStyle w:val="Heading4"/>
      </w:pPr>
      <w:r>
        <w:t>A recomendação atingiu as expectativas do usuário?</w:t>
      </w:r>
    </w:p>
    <w:p w14:paraId="2BD8EBD4" w14:textId="3233637E" w:rsidR="007C48E1" w:rsidRDefault="00413F67" w:rsidP="00972812">
      <w:r>
        <w:tab/>
      </w:r>
      <w:r w:rsidR="009765AA">
        <w:t>Para obter os resultados, f</w:t>
      </w:r>
      <w:r w:rsidR="009765AA" w:rsidRPr="0092303F">
        <w:t>oi realizad</w:t>
      </w:r>
      <w:ins w:id="339" w:author="Juliano Varella De Carvalho" w:date="2020-11-05T16:27:00Z">
        <w:r w:rsidR="008765B4">
          <w:t>a</w:t>
        </w:r>
      </w:ins>
      <w:del w:id="340" w:author="Juliano Varella De Carvalho" w:date="2020-11-05T16:27:00Z">
        <w:r w:rsidR="009765AA" w:rsidRPr="0092303F" w:rsidDel="008765B4">
          <w:delText>o</w:delText>
        </w:r>
      </w:del>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 xml:space="preserve">e </w:t>
      </w:r>
      <w:proofErr w:type="spellStart"/>
      <w:r w:rsidR="009765AA">
        <w:t>acuracidade</w:t>
      </w:r>
      <w:proofErr w:type="spellEnd"/>
      <w:r w:rsidR="009765AA">
        <w:t>.</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Heading4"/>
      </w:pPr>
      <w:commentRangeStart w:id="341"/>
      <w:r>
        <w:t>Tiveram outros resultados apresentados? Quais?</w:t>
      </w:r>
    </w:p>
    <w:p w14:paraId="0ADB2A08" w14:textId="1DE967E0" w:rsidR="00354103" w:rsidRPr="00354103" w:rsidRDefault="00354103" w:rsidP="00972812">
      <w:r>
        <w:tab/>
      </w:r>
      <w:r w:rsidR="00D40C23">
        <w:t>Não tiveram outros resultados apresentados.</w:t>
      </w:r>
      <w:commentRangeEnd w:id="341"/>
      <w:r w:rsidR="008765B4">
        <w:rPr>
          <w:rStyle w:val="CommentReference"/>
        </w:rPr>
        <w:commentReference w:id="341"/>
      </w:r>
    </w:p>
    <w:p w14:paraId="6478257F" w14:textId="7167F548" w:rsidR="00D064C6" w:rsidRDefault="00D064C6" w:rsidP="00972812">
      <w:pPr>
        <w:pStyle w:val="Heading4"/>
        <w:rPr>
          <w:lang w:val="en-US"/>
        </w:rPr>
      </w:pPr>
      <w:r w:rsidRPr="00D064C6">
        <w:rPr>
          <w:lang w:val="en-US"/>
        </w:rPr>
        <w:t>Towards Intent-Aware Contextual Music Recommendation: Initial Experiments</w:t>
      </w:r>
      <w:bookmarkEnd w:id="323"/>
    </w:p>
    <w:p w14:paraId="05B04869" w14:textId="0E8AC76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spellStart"/>
      <w:r w:rsidR="009F4C69" w:rsidRPr="00110EBE">
        <w:rPr>
          <w:i/>
        </w:rPr>
        <w:t>playlists</w:t>
      </w:r>
      <w:proofErr w:type="spell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w:t>
      </w:r>
      <w:proofErr w:type="spellStart"/>
      <w:r w:rsidR="007D5138">
        <w:t>Youtube</w:t>
      </w:r>
      <w:proofErr w:type="spellEnd"/>
      <w:r w:rsidR="007D5138">
        <w:t>.</w:t>
      </w:r>
      <w:r w:rsidR="008270E3">
        <w:t xml:space="preserve"> A partir desse estudo, </w:t>
      </w:r>
      <w:r w:rsidR="007A688E">
        <w:t>são</w:t>
      </w:r>
      <w:r w:rsidR="008270E3">
        <w:t xml:space="preserve"> gerad</w:t>
      </w:r>
      <w:r w:rsidR="007A688E">
        <w:t>as</w:t>
      </w:r>
      <w:r w:rsidR="008270E3">
        <w:t xml:space="preserve"> </w:t>
      </w:r>
      <w:proofErr w:type="spellStart"/>
      <w:r w:rsidR="008270E3" w:rsidRPr="008270E3">
        <w:rPr>
          <w:i/>
        </w:rPr>
        <w:t>playlists</w:t>
      </w:r>
      <w:proofErr w:type="spell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ins w:id="342" w:author="Juliano Varella De Carvalho" w:date="2020-11-05T16:29:00Z">
        <w:r w:rsidR="005E7288">
          <w:t>a</w:t>
        </w:r>
      </w:ins>
      <w:del w:id="343" w:author="Juliano Varella De Carvalho" w:date="2020-11-05T16:29:00Z">
        <w:r w:rsidR="00BF3315" w:rsidDel="005E7288">
          <w:delText>o</w:delText>
        </w:r>
      </w:del>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63BE4F1" w:rsidR="0077029A" w:rsidRPr="008C355D" w:rsidRDefault="00B92075" w:rsidP="00972812">
      <w:r>
        <w:tab/>
      </w:r>
      <w:r w:rsidR="00DA0BE1">
        <w:t xml:space="preserve">Para gerar as </w:t>
      </w:r>
      <w:proofErr w:type="spellStart"/>
      <w:r w:rsidR="00DA0BE1" w:rsidRPr="00A07527">
        <w:rPr>
          <w:i/>
        </w:rPr>
        <w:t>playlists</w:t>
      </w:r>
      <w:proofErr w:type="spellEnd"/>
      <w:r w:rsidR="00DA0BE1">
        <w:t>,</w:t>
      </w:r>
      <w:r w:rsidR="0037700F">
        <w:t xml:space="preserve"> </w:t>
      </w:r>
      <w:r w:rsidR="00161244">
        <w:t xml:space="preserve">foi desenvolvido </w:t>
      </w:r>
      <w:r w:rsidR="008167FC">
        <w:t>um</w:t>
      </w:r>
      <w:r w:rsidR="008C3284">
        <w:t xml:space="preserve"> </w:t>
      </w:r>
      <w:r w:rsidR="00EC11B1">
        <w:t xml:space="preserve">método </w:t>
      </w:r>
      <w:del w:id="344" w:author="Juliano Varella De Carvalho" w:date="2020-11-05T16:29:00Z">
        <w:r w:rsidR="00EC11B1" w:rsidDel="005E7288">
          <w:delText>para realizar a</w:delText>
        </w:r>
      </w:del>
      <w:ins w:id="345" w:author="Juliano Varella De Carvalho" w:date="2020-11-05T16:29:00Z">
        <w:r w:rsidR="005E7288">
          <w:t>de</w:t>
        </w:r>
      </w:ins>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proofErr w:type="spellStart"/>
      <w:r w:rsidR="00616B3F" w:rsidRPr="00697FEE">
        <w:rPr>
          <w:i/>
        </w:rPr>
        <w:t>playlist</w:t>
      </w:r>
      <w:proofErr w:type="spellEnd"/>
      <w:r w:rsidR="00616B3F">
        <w:t xml:space="preserve"> relacionad</w:t>
      </w:r>
      <w:ins w:id="346" w:author="Juliano Varella De Carvalho" w:date="2020-11-05T16:29:00Z">
        <w:r w:rsidR="005E7288">
          <w:t>a</w:t>
        </w:r>
      </w:ins>
      <w:del w:id="347" w:author="Juliano Varella De Carvalho" w:date="2020-11-05T16:29:00Z">
        <w:r w:rsidR="00616B3F" w:rsidDel="005E7288">
          <w:delText>o</w:delText>
        </w:r>
      </w:del>
      <w:r w:rsidR="00616B3F">
        <w:t xml:space="preserve">s </w:t>
      </w:r>
      <w:del w:id="348" w:author="Juliano Varella De Carvalho" w:date="2020-11-05T16:29:00Z">
        <w:r w:rsidR="00616B3F" w:rsidDel="005E7288">
          <w:delText>a</w:delText>
        </w:r>
      </w:del>
      <w:ins w:id="349" w:author="Juliano Varella De Carvalho" w:date="2020-11-05T16:29:00Z">
        <w:r w:rsidR="005E7288">
          <w:t>à</w:t>
        </w:r>
      </w:ins>
      <w:r w:rsidR="00616B3F">
        <w:t xml:space="preserve"> busca, </w:t>
      </w:r>
      <w:r w:rsidR="00485F0D">
        <w:t>delas</w:t>
      </w:r>
      <w:r w:rsidR="00616B3F">
        <w:t xml:space="preserve"> </w:t>
      </w:r>
      <w:del w:id="350" w:author="Juliano Varella De Carvalho" w:date="2020-11-05T16:29:00Z">
        <w:r w:rsidR="00616B3F" w:rsidDel="005E7288">
          <w:delText xml:space="preserve">é </w:delText>
        </w:r>
      </w:del>
      <w:ins w:id="351" w:author="Juliano Varella De Carvalho" w:date="2020-11-05T16:29:00Z">
        <w:r w:rsidR="005E7288">
          <w:t xml:space="preserve">são </w:t>
        </w:r>
      </w:ins>
      <w:r w:rsidR="00616B3F">
        <w:t>obtid</w:t>
      </w:r>
      <w:ins w:id="352" w:author="Juliano Varella De Carvalho" w:date="2020-11-05T16:29:00Z">
        <w:r w:rsidR="005E7288">
          <w:t>as</w:t>
        </w:r>
      </w:ins>
      <w:del w:id="353" w:author="Juliano Varella De Carvalho" w:date="2020-11-05T16:29:00Z">
        <w:r w:rsidR="00616B3F" w:rsidDel="005E7288">
          <w:delText>o</w:delText>
        </w:r>
      </w:del>
      <w:r w:rsidR="00616B3F">
        <w:t xml:space="preserve"> as </w:t>
      </w:r>
      <w:r w:rsidR="00616B3F" w:rsidRPr="005E7288">
        <w:rPr>
          <w:i/>
          <w:iCs w:val="0"/>
          <w:rPrChange w:id="354" w:author="Juliano Varella De Carvalho" w:date="2020-11-05T16:29: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Heading4"/>
      </w:pPr>
      <w:r w:rsidRPr="000A3B00">
        <w:tab/>
      </w:r>
      <w:r w:rsidR="00B87B98">
        <w:t>Qual o problema que ele resolveu?</w:t>
      </w:r>
    </w:p>
    <w:p w14:paraId="608D79C0" w14:textId="49137D46"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ins w:id="355" w:author="Juliano Varella De Carvalho" w:date="2020-11-05T16:30:00Z">
        <w:r w:rsidR="005E7288">
          <w:t>a</w:t>
        </w:r>
      </w:ins>
      <w:del w:id="356" w:author="Juliano Varella De Carvalho" w:date="2020-11-05T16:30:00Z">
        <w:r w:rsidR="000B7EF7" w:rsidDel="005E7288">
          <w:delText>o</w:delText>
        </w:r>
      </w:del>
      <w:r w:rsidR="000B7EF7">
        <w:t xml:space="preserve"> uma distribuição empírica das intenções do ouvinte ao reproduzir um v</w:t>
      </w:r>
      <w:r w:rsidR="00576FC7">
        <w:t>í</w:t>
      </w:r>
      <w:r w:rsidR="000B7EF7">
        <w:t xml:space="preserve">deo no </w:t>
      </w:r>
      <w:proofErr w:type="spellStart"/>
      <w:r w:rsidR="000B7EF7">
        <w:t>Youtube</w:t>
      </w:r>
      <w:proofErr w:type="spellEnd"/>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357" w:author="Juliano Varella De Carvalho" w:date="2020-11-05T16:30:00Z">
        <w:r w:rsidR="005E7288">
          <w:t xml:space="preserve"> contribuição</w:t>
        </w:r>
      </w:ins>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lastRenderedPageBreak/>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Heading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spellStart"/>
      <w:r w:rsidR="00817AC2" w:rsidRPr="00817AC2">
        <w:rPr>
          <w:i/>
        </w:rPr>
        <w:t>playlists</w:t>
      </w:r>
      <w:proofErr w:type="spellEnd"/>
      <w:ins w:id="358" w:author="Juliano Varella De Carvalho" w:date="2020-11-05T16:31: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430C64B9"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5E7288">
        <w:rPr>
          <w:i/>
          <w:iCs w:val="0"/>
          <w:rPrChange w:id="359" w:author="Juliano Varella De Carvalho" w:date="2020-11-05T16:31:00Z">
            <w:rPr/>
          </w:rPrChange>
        </w:rPr>
        <w:t>H</w:t>
      </w:r>
      <w:r w:rsidRPr="005E7288">
        <w:rPr>
          <w:i/>
          <w:iCs w:val="0"/>
          <w:rPrChange w:id="360" w:author="Juliano Varella De Carvalho" w:date="2020-11-05T16:31:00Z">
            <w:rPr>
              <w:i/>
            </w:rPr>
          </w:rPrChange>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del w:id="361" w:author="Juliano Varella De Carvalho" w:date="2020-11-05T16:31:00Z">
        <w:r w:rsidR="007B1974" w:rsidDel="005E7288">
          <w:delText xml:space="preserve">foi </w:delText>
        </w:r>
      </w:del>
      <w:ins w:id="362" w:author="Juliano Varella De Carvalho" w:date="2020-11-05T16:31:00Z">
        <w:r w:rsidR="005E7288">
          <w:t xml:space="preserve">foram </w:t>
        </w:r>
      </w:ins>
      <w:r w:rsidR="007B1974">
        <w:t>apresentado</w:t>
      </w:r>
      <w:ins w:id="363" w:author="Juliano Varella De Carvalho" w:date="2020-11-05T16:31:00Z">
        <w:r w:rsidR="005E7288">
          <w:t>s</w:t>
        </w:r>
      </w:ins>
      <w:r w:rsidR="007B1974">
        <w:t xml:space="preserve"> os algoritmos utilizados para realizar a recomendação musical.</w:t>
      </w:r>
    </w:p>
    <w:p w14:paraId="770CAD9E" w14:textId="77777777" w:rsidR="00B87B98" w:rsidRDefault="00B87B98" w:rsidP="00972812">
      <w:pPr>
        <w:pStyle w:val="Heading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proofErr w:type="spellStart"/>
      <w:r w:rsidR="006D21C9" w:rsidRPr="00F0433D">
        <w:rPr>
          <w:i/>
        </w:rPr>
        <w:t>playlists</w:t>
      </w:r>
      <w:proofErr w:type="spell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Heading4"/>
      </w:pPr>
      <w:r>
        <w:t>Quais os contextos utilizados?</w:t>
      </w:r>
    </w:p>
    <w:p w14:paraId="28EC470E" w14:textId="30473D46"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spellStart"/>
      <w:r w:rsidR="006F5E09" w:rsidRPr="00A51E20">
        <w:rPr>
          <w:i/>
        </w:rPr>
        <w:t>playlist</w:t>
      </w:r>
      <w:proofErr w:type="spellEnd"/>
      <w:r w:rsidR="007F503A">
        <w:t xml:space="preserve"> </w:t>
      </w:r>
      <w:r w:rsidR="00837284">
        <w:t>e</w:t>
      </w:r>
      <w:r w:rsidR="003D3EE2">
        <w:t>,</w:t>
      </w:r>
      <w:r w:rsidR="007F503A">
        <w:t xml:space="preserve"> a partir das intenções obtidas, procura gerar </w:t>
      </w:r>
      <w:proofErr w:type="spellStart"/>
      <w:r w:rsidR="007F503A" w:rsidRPr="00B14EDD">
        <w:rPr>
          <w:i/>
        </w:rPr>
        <w:t>playlists</w:t>
      </w:r>
      <w:proofErr w:type="spellEnd"/>
      <w:r w:rsidR="007F503A">
        <w:t xml:space="preserve"> relacionadas </w:t>
      </w:r>
      <w:del w:id="364" w:author="Juliano Varella De Carvalho" w:date="2020-11-05T16:32:00Z">
        <w:r w:rsidR="007F503A" w:rsidDel="005E7288">
          <w:delText>a</w:delText>
        </w:r>
      </w:del>
      <w:ins w:id="365" w:author="Juliano Varella De Carvalho" w:date="2020-11-05T16:32:00Z">
        <w:r w:rsidR="005E7288">
          <w:t>à</w:t>
        </w:r>
      </w:ins>
      <w:r w:rsidR="007F503A">
        <w:t xml:space="preserve">s atividades </w:t>
      </w:r>
      <w:ins w:id="366" w:author="Juliano Varella De Carvalho" w:date="2020-11-05T16:32:00Z">
        <w:r w:rsidR="005E7288">
          <w:t>que o</w:t>
        </w:r>
      </w:ins>
      <w:del w:id="367" w:author="Juliano Varella De Carvalho" w:date="2020-11-05T16:32:00Z">
        <w:r w:rsidR="007F503A" w:rsidDel="005E7288">
          <w:delText>as quais o</w:delText>
        </w:r>
      </w:del>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368" w:author="Juliano Varella De Carvalho" w:date="2020-11-05T16:32:00Z">
        <w:r w:rsidR="00253CC2" w:rsidDel="005E7288">
          <w:delText>,</w:delText>
        </w:r>
      </w:del>
      <w:r w:rsidR="009E321F">
        <w:t xml:space="preserve"> </w:t>
      </w:r>
      <w:r w:rsidR="00FD20E5">
        <w:t>é a descrição da</w:t>
      </w:r>
      <w:r w:rsidR="00DB71B4">
        <w:t xml:space="preserve"> </w:t>
      </w:r>
      <w:proofErr w:type="spellStart"/>
      <w:r w:rsidR="00730C54" w:rsidRPr="00730C54">
        <w:rPr>
          <w:i/>
        </w:rPr>
        <w:t>playlist</w:t>
      </w:r>
      <w:proofErr w:type="spellEnd"/>
      <w:r w:rsidR="002448DF">
        <w:t xml:space="preserve"> </w:t>
      </w:r>
      <w:r w:rsidR="00FD20E5">
        <w:t>encontrada</w:t>
      </w:r>
      <w:r w:rsidR="00DB71B4">
        <w:t xml:space="preserve"> em sua busca</w:t>
      </w:r>
      <w:r w:rsidR="001142B7">
        <w:t>.</w:t>
      </w:r>
    </w:p>
    <w:p w14:paraId="7D52EC0B" w14:textId="77777777" w:rsidR="00B87B98" w:rsidRDefault="00B87B98" w:rsidP="00972812">
      <w:pPr>
        <w:pStyle w:val="Heading4"/>
      </w:pPr>
      <w:r>
        <w:t>Como é obtido o contexto?</w:t>
      </w:r>
    </w:p>
    <w:p w14:paraId="2D365478" w14:textId="0B18C44D" w:rsidR="00B87B98" w:rsidRPr="00413F67" w:rsidRDefault="00B87B98" w:rsidP="00972812">
      <w:r>
        <w:tab/>
      </w:r>
      <w:r w:rsidR="00634271">
        <w:t xml:space="preserve">Para </w:t>
      </w:r>
      <w:r w:rsidR="004D0700">
        <w:t xml:space="preserve">obter o comportamento do </w:t>
      </w:r>
      <w:r w:rsidR="002246DF">
        <w:t>usuário</w:t>
      </w:r>
      <w:r w:rsidR="00634271">
        <w:t xml:space="preserve"> </w:t>
      </w:r>
      <w:del w:id="369" w:author="Juliano Varella De Carvalho" w:date="2020-11-05T16:32:00Z">
        <w:r w:rsidR="00634271" w:rsidDel="005E7288">
          <w:delText xml:space="preserve">foi </w:delText>
        </w:r>
      </w:del>
      <w:ins w:id="370" w:author="Juliano Varella De Carvalho" w:date="2020-11-05T16:32:00Z">
        <w:r w:rsidR="005E7288">
          <w:t xml:space="preserve">foram </w:t>
        </w:r>
      </w:ins>
      <w:r w:rsidR="00634271">
        <w:t>avaliad</w:t>
      </w:r>
      <w:ins w:id="371" w:author="Juliano Varella De Carvalho" w:date="2020-11-05T16:32:00Z">
        <w:r w:rsidR="005E7288">
          <w:t>as</w:t>
        </w:r>
      </w:ins>
      <w:del w:id="372" w:author="Juliano Varella De Carvalho" w:date="2020-11-05T16:32:00Z">
        <w:r w:rsidR="00634271" w:rsidDel="005E7288">
          <w:delText>o</w:delText>
        </w:r>
      </w:del>
      <w:ins w:id="373" w:author="Juliano Varella De Carvalho" w:date="2020-11-05T16:32:00Z">
        <w:r w:rsidR="005E7288">
          <w:t>,</w:t>
        </w:r>
      </w:ins>
      <w:r w:rsidR="00495C0B" w:rsidRPr="00495C0B">
        <w:t xml:space="preserve"> </w:t>
      </w:r>
      <w:r w:rsidR="00495C0B">
        <w:t>durante um período de teste</w:t>
      </w:r>
      <w:ins w:id="374" w:author="Juliano Varella De Carvalho" w:date="2020-11-05T16:32:00Z">
        <w:r w:rsidR="005E7288">
          <w:t>,</w:t>
        </w:r>
      </w:ins>
      <w:r w:rsidR="00634271">
        <w:t xml:space="preserve"> as intenções dos usuários</w:t>
      </w:r>
      <w:r w:rsidR="0000331E">
        <w:t xml:space="preserve"> </w:t>
      </w:r>
      <w:r w:rsidR="0054209C">
        <w:t xml:space="preserve">nas buscas por </w:t>
      </w:r>
      <w:proofErr w:type="spellStart"/>
      <w:r w:rsidR="0054209C" w:rsidRPr="00D87F0C">
        <w:rPr>
          <w:i/>
        </w:rPr>
        <w:t>playlists</w:t>
      </w:r>
      <w:proofErr w:type="spellEnd"/>
      <w:r w:rsidR="00634271">
        <w:t xml:space="preserve"> e</w:t>
      </w:r>
      <w:r w:rsidR="00C50CC4">
        <w:t>,</w:t>
      </w:r>
      <w:r w:rsidR="00634271">
        <w:t xml:space="preserve"> a partir delas, foi gerad</w:t>
      </w:r>
      <w:ins w:id="375" w:author="Juliano Varella De Carvalho" w:date="2020-11-05T16:33:00Z">
        <w:r w:rsidR="005E7288">
          <w:t>a</w:t>
        </w:r>
      </w:ins>
      <w:del w:id="376" w:author="Juliano Varella De Carvalho" w:date="2020-11-05T16:33:00Z">
        <w:r w:rsidR="00634271" w:rsidDel="005E7288">
          <w:delText>o</w:delText>
        </w:r>
      </w:del>
      <w:r w:rsidR="00634271">
        <w:t xml:space="preserve"> uma </w:t>
      </w:r>
      <w:proofErr w:type="spellStart"/>
      <w:r w:rsidR="00634271" w:rsidRPr="00366F6E">
        <w:rPr>
          <w:i/>
        </w:rPr>
        <w:t>playlist</w:t>
      </w:r>
      <w:proofErr w:type="spellEnd"/>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Heading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proofErr w:type="spellStart"/>
      <w:r w:rsidRPr="0064219B">
        <w:rPr>
          <w:i/>
        </w:rPr>
        <w:t>playlists</w:t>
      </w:r>
      <w:proofErr w:type="spellEnd"/>
      <w:r>
        <w:t xml:space="preserve"> geradas pelos sistemas. As </w:t>
      </w:r>
      <w:proofErr w:type="spellStart"/>
      <w:r w:rsidRPr="007C0B4D">
        <w:rPr>
          <w:i/>
        </w:rPr>
        <w:t>playlists</w:t>
      </w:r>
      <w:proofErr w:type="spellEnd"/>
      <w:r>
        <w:t xml:space="preserve"> geradas automaticamente para cada uma das 10 atividades foram agrupadas. Depois foram avaliadas por 1-3 avaliadores humanos. A avaliação </w:t>
      </w:r>
      <w:r w:rsidR="00734A85">
        <w:t>tem como objetivo</w:t>
      </w:r>
      <w:r>
        <w:t xml:space="preserve"> validar o quanto a </w:t>
      </w:r>
      <w:proofErr w:type="spellStart"/>
      <w:r w:rsidRPr="0087419E">
        <w:rPr>
          <w:i/>
        </w:rPr>
        <w:t>playlist</w:t>
      </w:r>
      <w:proofErr w:type="spell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w:t>
      </w:r>
      <w:proofErr w:type="spellStart"/>
      <w:r w:rsidR="00EA778A" w:rsidRPr="00EA778A">
        <w:rPr>
          <w:i/>
        </w:rPr>
        <w:t>Rank</w:t>
      </w:r>
      <w:proofErr w:type="spellEnd"/>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proofErr w:type="spellStart"/>
      <w:r w:rsidR="00EB7BC8" w:rsidRPr="00320A49">
        <w:rPr>
          <w:i/>
        </w:rPr>
        <w:t>playlist</w:t>
      </w:r>
      <w:proofErr w:type="spellEnd"/>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Heading4"/>
      </w:pPr>
      <w:commentRangeStart w:id="377"/>
      <w:r>
        <w:t>Tiveram outros resultados apresentados? Quais?</w:t>
      </w:r>
    </w:p>
    <w:p w14:paraId="6E7D95F7" w14:textId="3449EA5D" w:rsidR="00B87B98" w:rsidRPr="00354103" w:rsidRDefault="00B87B98" w:rsidP="00972812">
      <w:r>
        <w:tab/>
      </w:r>
      <w:r w:rsidR="009D3C7F">
        <w:t>Não tiveram outros resultados apresentados.</w:t>
      </w:r>
      <w:commentRangeEnd w:id="377"/>
      <w:r w:rsidR="005E7288">
        <w:rPr>
          <w:rStyle w:val="CommentReference"/>
        </w:rPr>
        <w:commentReference w:id="377"/>
      </w:r>
    </w:p>
    <w:p w14:paraId="3A75EB83" w14:textId="6BA9AE65" w:rsidR="00D064C6" w:rsidRDefault="00D064C6" w:rsidP="00972812">
      <w:pPr>
        <w:pStyle w:val="Heading4"/>
        <w:rPr>
          <w:lang w:val="en-US"/>
        </w:rPr>
      </w:pPr>
      <w:bookmarkStart w:id="378" w:name="_Ref40822320"/>
      <w:commentRangeStart w:id="379"/>
      <w:r w:rsidRPr="00D064C6">
        <w:rPr>
          <w:lang w:val="en-US"/>
        </w:rPr>
        <w:t>Quantitative Study of Music Listening Behavior in a Smartphone Context</w:t>
      </w:r>
      <w:bookmarkEnd w:id="378"/>
      <w:commentRangeEnd w:id="379"/>
      <w:r w:rsidR="005E7288">
        <w:rPr>
          <w:rStyle w:val="CommentReference"/>
          <w:i w:val="0"/>
          <w:snapToGrid/>
        </w:rPr>
        <w:commentReference w:id="379"/>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ListParagraph"/>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ListParagraph"/>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ListParagraph"/>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Heading4"/>
      </w:pPr>
      <w:r w:rsidRPr="000A3B00">
        <w:tab/>
      </w:r>
      <w:r w:rsidR="00B87B98">
        <w:t>Qual o problema que ele resolveu?</w:t>
      </w:r>
    </w:p>
    <w:p w14:paraId="56F1ADBE" w14:textId="78BCEEB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380" w:author="Juliano Varella De Carvalho" w:date="2020-11-05T16:37:00Z">
        <w:r w:rsidR="004C5AB3" w:rsidDel="005E7288">
          <w:delText>O artigo revisado tem como</w:delText>
        </w:r>
        <w:r w:rsidR="002E1D02" w:rsidDel="005E7288">
          <w:delText xml:space="preserve"> principal objetivo </w:delText>
        </w:r>
        <w:r w:rsidR="003339D8" w:rsidDel="005E7288">
          <w:delText>responder as questões</w:delText>
        </w:r>
        <w:r w:rsidR="000617F5" w:rsidDel="005E7288">
          <w:delText xml:space="preserve"> descritas </w:delText>
        </w:r>
        <w:r w:rsidR="00AD0D94" w:rsidDel="005E7288">
          <w:delText>anteriormente</w:delText>
        </w:r>
        <w:r w:rsidR="000617F5" w:rsidDel="005E7288">
          <w:delText>.</w:delText>
        </w:r>
      </w:del>
    </w:p>
    <w:p w14:paraId="5DB71BE3" w14:textId="77777777" w:rsidR="00B87B98" w:rsidRDefault="00B87B98" w:rsidP="00972812">
      <w:pPr>
        <w:pStyle w:val="Heading4"/>
      </w:pPr>
      <w:r>
        <w:t>Quais técnicas foram usadas?</w:t>
      </w:r>
    </w:p>
    <w:p w14:paraId="648EDE5A" w14:textId="031E54B3"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ins w:id="381" w:author="Juliano Varella De Carvalho" w:date="2020-11-05T16:37:00Z">
        <w:r w:rsidR="005E7288">
          <w:t>a</w:t>
        </w:r>
      </w:ins>
      <w:del w:id="382" w:author="Juliano Varella De Carvalho" w:date="2020-11-05T16:37:00Z">
        <w:r w:rsidR="0097721C" w:rsidDel="005E7288">
          <w:delText>o</w:delText>
        </w:r>
      </w:del>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w:t>
      </w:r>
      <w:proofErr w:type="spellStart"/>
      <w:r w:rsidR="00266E2E" w:rsidRPr="00BE3559">
        <w:rPr>
          <w:i/>
        </w:rPr>
        <w:t>kernel</w:t>
      </w:r>
      <w:proofErr w:type="spellEnd"/>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383" w:author="Juliano Varella De Carvalho" w:date="2020-11-05T16:38:00Z">
        <w:r w:rsidR="00CF2134">
          <w:t>. Para isso</w:t>
        </w:r>
      </w:ins>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03AD81E"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ins w:id="384" w:author="Juliano Varella De Carvalho" w:date="2020-11-05T16:39:00Z">
        <w:r w:rsidR="00CF2134">
          <w:t>à</w:t>
        </w:r>
      </w:ins>
      <w:del w:id="385" w:author="Juliano Varella De Carvalho" w:date="2020-11-05T16:39:00Z">
        <w:r w:rsidR="003D0225" w:rsidDel="00CF2134">
          <w:delText>a</w:delText>
        </w:r>
      </w:del>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Heading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Heading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B002DA">
      <w:pPr>
        <w:pStyle w:val="Figuras"/>
        <w:pPrChange w:id="386" w:author="Juliano Varella De Carvalho" w:date="2020-11-05T17:32:00Z">
          <w:pPr>
            <w:pStyle w:val="Figuras"/>
          </w:pPr>
        </w:pPrChange>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14A9D9" w:rsidR="00686678" w:rsidRDefault="00686678" w:rsidP="00972812">
      <w:pPr>
        <w:pStyle w:val="Caption"/>
      </w:pPr>
      <w:bookmarkStart w:id="387" w:name="_Toc55260885"/>
      <w:r w:rsidRPr="00CF2134">
        <w:rPr>
          <w:highlight w:val="yellow"/>
          <w:rPrChange w:id="388" w:author="Juliano Varella De Carvalho" w:date="2020-11-05T16:40:00Z">
            <w:rPr/>
          </w:rPrChange>
        </w:rPr>
        <w:t xml:space="preserve">Figura </w:t>
      </w:r>
      <w:r w:rsidR="00C7334A" w:rsidRPr="00CF2134">
        <w:rPr>
          <w:noProof/>
          <w:highlight w:val="yellow"/>
          <w:rPrChange w:id="389" w:author="Juliano Varella De Carvalho" w:date="2020-11-05T16:40:00Z">
            <w:rPr>
              <w:noProof/>
            </w:rPr>
          </w:rPrChange>
        </w:rPr>
        <w:fldChar w:fldCharType="begin"/>
      </w:r>
      <w:r w:rsidR="00C7334A" w:rsidRPr="00CF2134">
        <w:rPr>
          <w:noProof/>
          <w:highlight w:val="yellow"/>
          <w:rPrChange w:id="390" w:author="Juliano Varella De Carvalho" w:date="2020-11-05T16:40:00Z">
            <w:rPr>
              <w:noProof/>
            </w:rPr>
          </w:rPrChange>
        </w:rPr>
        <w:instrText xml:space="preserve"> SEQ Figura \* ARABIC </w:instrText>
      </w:r>
      <w:r w:rsidR="00C7334A" w:rsidRPr="00CF2134">
        <w:rPr>
          <w:noProof/>
          <w:highlight w:val="yellow"/>
          <w:rPrChange w:id="391" w:author="Juliano Varella De Carvalho" w:date="2020-11-05T16:40:00Z">
            <w:rPr>
              <w:noProof/>
            </w:rPr>
          </w:rPrChange>
        </w:rPr>
        <w:fldChar w:fldCharType="separate"/>
      </w:r>
      <w:r w:rsidR="00772326" w:rsidRPr="00CF2134">
        <w:rPr>
          <w:noProof/>
          <w:highlight w:val="yellow"/>
          <w:rPrChange w:id="392" w:author="Juliano Varella De Carvalho" w:date="2020-11-05T16:40:00Z">
            <w:rPr>
              <w:noProof/>
            </w:rPr>
          </w:rPrChange>
        </w:rPr>
        <w:t>7</w:t>
      </w:r>
      <w:r w:rsidR="00C7334A" w:rsidRPr="00CF2134">
        <w:rPr>
          <w:noProof/>
          <w:highlight w:val="yellow"/>
          <w:rPrChange w:id="393" w:author="Juliano Varella De Carvalho" w:date="2020-11-05T16:40:00Z">
            <w:rPr>
              <w:noProof/>
            </w:rPr>
          </w:rPrChange>
        </w:rPr>
        <w:fldChar w:fldCharType="end"/>
      </w:r>
      <w:r w:rsidRPr="00CF2134">
        <w:rPr>
          <w:highlight w:val="yellow"/>
          <w:rPrChange w:id="394" w:author="Juliano Varella De Carvalho" w:date="2020-11-05T16:40:00Z">
            <w:rPr/>
          </w:rPrChange>
        </w:rPr>
        <w:t xml:space="preserve"> Fatores da preferência musical (próprio, 2020)</w:t>
      </w:r>
      <w:bookmarkEnd w:id="387"/>
    </w:p>
    <w:p w14:paraId="7BFC721F" w14:textId="77777777" w:rsidR="00B87B98" w:rsidRDefault="00B87B98" w:rsidP="00972812">
      <w:pPr>
        <w:pStyle w:val="Heading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Heading4"/>
      </w:pPr>
      <w:r>
        <w:t>A recomendação atingiu as expectativas do usuário?</w:t>
      </w:r>
    </w:p>
    <w:p w14:paraId="55E00ECF" w14:textId="0E9C01CF" w:rsidR="00B87B98" w:rsidRPr="00413F67" w:rsidRDefault="00CF2134" w:rsidP="00972812">
      <w:ins w:id="395" w:author="Juliano Varella De Carvalho" w:date="2020-11-05T16:41:00Z">
        <w:r>
          <w:tab/>
        </w:r>
      </w:ins>
      <w:del w:id="396" w:author="Juliano Varella De Carvalho" w:date="2020-11-05T16:40:00Z">
        <w:r w:rsidR="00B87B98" w:rsidDel="00CF2134">
          <w:tab/>
        </w:r>
        <w:r w:rsidR="008A6BD4" w:rsidDel="00CF2134">
          <w:delText>Como</w:delText>
        </w:r>
        <w:r w:rsidR="00FE16D1" w:rsidDel="00CF2134">
          <w:delText xml:space="preserve"> </w:delText>
        </w:r>
        <w:r w:rsidR="00CA31F6" w:rsidDel="00CF2134">
          <w:delText>o</w:delText>
        </w:r>
      </w:del>
      <w:ins w:id="397" w:author="Juliano Varella De Carvalho" w:date="2020-11-05T16:40:00Z">
        <w:r>
          <w:t>O</w:t>
        </w:r>
      </w:ins>
      <w:r w:rsidR="00CA31F6">
        <w:t xml:space="preserve"> </w:t>
      </w:r>
      <w:r w:rsidR="00FE16D1">
        <w:t>artigo revisado não desenvolveu um sistema de recomendação</w:t>
      </w:r>
      <w:ins w:id="398" w:author="Juliano Varella De Carvalho" w:date="2020-11-05T16:41:00Z">
        <w:r>
          <w:t>, a</w:t>
        </w:r>
      </w:ins>
      <w:del w:id="399" w:author="Juliano Varella De Carvalho" w:date="2020-11-05T16:41:00Z">
        <w:r w:rsidR="00FE16D1" w:rsidDel="00CF2134">
          <w:delText>.</w:delText>
        </w:r>
        <w:r w:rsidR="008A6BD4" w:rsidDel="00CF2134">
          <w:delText xml:space="preserve"> A</w:delText>
        </w:r>
      </w:del>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400" w:name="OLE_LINK1"/>
      <w:r w:rsidR="005F2713">
        <w:t xml:space="preserve"> </w:t>
      </w:r>
      <w:r w:rsidR="004A4D7D">
        <w:t>continha</w:t>
      </w:r>
      <w:bookmarkEnd w:id="400"/>
      <w:r w:rsidR="004A4D7D">
        <w:t xml:space="preserve"> 48 usuários, que a partir de uma filtragem dos dados efetuada, passou para 19 nas respostas das questões.</w:t>
      </w:r>
    </w:p>
    <w:p w14:paraId="6903AB86" w14:textId="77777777" w:rsidR="00B87B98" w:rsidRDefault="00B87B98" w:rsidP="00972812">
      <w:pPr>
        <w:pStyle w:val="Heading4"/>
      </w:pPr>
      <w:commentRangeStart w:id="401"/>
      <w:r>
        <w:t>Tiveram outros resultados apresentados? Quais?</w:t>
      </w:r>
    </w:p>
    <w:p w14:paraId="038411B0" w14:textId="1A598632" w:rsidR="0063452F" w:rsidRPr="00B87B98" w:rsidRDefault="00B87B98" w:rsidP="00972812">
      <w:r>
        <w:tab/>
      </w:r>
      <w:r w:rsidR="00CE3AB5">
        <w:t>Não tiveram outros resultados apresentados.</w:t>
      </w:r>
      <w:commentRangeEnd w:id="401"/>
      <w:r w:rsidR="00CF2134">
        <w:rPr>
          <w:rStyle w:val="CommentReference"/>
        </w:rPr>
        <w:commentReference w:id="401"/>
      </w:r>
    </w:p>
    <w:p w14:paraId="7CCC49B8" w14:textId="4D4E022C" w:rsidR="00E6306C" w:rsidRDefault="005F2713" w:rsidP="00972812">
      <w:pPr>
        <w:pStyle w:val="Heading2"/>
      </w:pPr>
      <w:bookmarkStart w:id="402" w:name="_Toc55260947"/>
      <w:r w:rsidRPr="005F2713">
        <w:t>FUNCIONALIDADES DOS TRABALHOS INVESTIGADOS</w:t>
      </w:r>
      <w:bookmarkEnd w:id="402"/>
    </w:p>
    <w:p w14:paraId="485F8F37" w14:textId="10E2C9A9" w:rsidR="002522D8" w:rsidDel="00CF2134" w:rsidRDefault="00762CF2" w:rsidP="00972812">
      <w:pPr>
        <w:rPr>
          <w:del w:id="403" w:author="Juliano Varella De Carvalho" w:date="2020-11-05T16:42:00Z"/>
        </w:rPr>
      </w:pPr>
      <w:del w:id="404" w:author="Juliano Varella De Carvalho" w:date="2020-11-05T16:42:00Z">
        <w:r w:rsidDel="00CF2134">
          <w:tab/>
        </w:r>
        <w:commentRangeStart w:id="405"/>
        <w:r w:rsidR="00216519" w:rsidRPr="00216519" w:rsidDel="00CF2134">
          <w:delText>Para relacionar os trabalhos revisados, foi criada uma tabela contendo as funcionalidades encontradas nos artigos</w:delText>
        </w:r>
        <w:r w:rsidR="003B7595" w:rsidDel="00CF2134">
          <w:delText xml:space="preserve"> revisados nas seções anteriores</w:delText>
        </w:r>
        <w:r w:rsidR="00216519" w:rsidRPr="00216519" w:rsidDel="00CF2134">
          <w:delText>.</w:delText>
        </w:r>
        <w:commentRangeEnd w:id="405"/>
        <w:r w:rsidR="006A14FF" w:rsidDel="00CF2134">
          <w:rPr>
            <w:rStyle w:val="CommentReference"/>
          </w:rPr>
          <w:commentReference w:id="405"/>
        </w:r>
      </w:del>
    </w:p>
    <w:p w14:paraId="6C75A231" w14:textId="04125F8A"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406" w:author="Juliano Varella De Carvalho" w:date="2020-11-05T16:42:00Z">
        <w:r w:rsidR="006A14FF" w:rsidDel="00CF2134">
          <w:delText xml:space="preserve">abaixo </w:delText>
        </w:r>
      </w:del>
      <w:r w:rsidR="006A14FF">
        <w:t>apresenta a</w:t>
      </w:r>
      <w:r>
        <w:t xml:space="preserve"> relaç</w:t>
      </w:r>
      <w:r w:rsidR="006A14FF">
        <w:t>ão</w:t>
      </w:r>
      <w:r>
        <w:t xml:space="preserve"> das funcionalidades dos </w:t>
      </w:r>
      <w:del w:id="407" w:author="Juliano Varella De Carvalho" w:date="2020-11-05T16:42:00Z">
        <w:r w:rsidDel="00CF2134">
          <w:delText xml:space="preserve">3 </w:delText>
        </w:r>
      </w:del>
      <w:ins w:id="408" w:author="Juliano Varella De Carvalho" w:date="2020-11-05T16:42:00Z">
        <w:r w:rsidR="00CF2134">
          <w:t xml:space="preserve">5 </w:t>
        </w:r>
      </w:ins>
      <w:r>
        <w:t>artigos revisados</w:t>
      </w:r>
      <w:ins w:id="409" w:author="Juliano Varella De Carvalho" w:date="2020-11-05T16:42:00Z">
        <w:r w:rsidR="00CF2134">
          <w:t xml:space="preserve"> (2 indicados pelos avaliadores e 3 resultantes da </w:t>
        </w:r>
      </w:ins>
      <w:ins w:id="410" w:author="Juliano Varella De Carvalho" w:date="2020-11-05T16:43:00Z">
        <w:r w:rsidR="00CF2134">
          <w:t>revisão</w:t>
        </w:r>
      </w:ins>
      <w:ins w:id="411" w:author="Juliano Varella De Carvalho" w:date="2020-11-05T16:42:00Z">
        <w:r w:rsidR="00CF2134">
          <w:t xml:space="preserve">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del w:id="412" w:author="Juliano Varella De Carvalho" w:date="2020-11-05T16:43:00Z">
        <w:r w:rsidR="006A14FF" w:rsidDel="00CF2134">
          <w:delText>,</w:delText>
        </w:r>
        <w:r w:rsidR="00DF0B4C" w:rsidDel="00CF2134">
          <w:delText xml:space="preserve"> </w:delText>
        </w:r>
      </w:del>
      <w:ins w:id="413" w:author="Juliano Varella De Carvalho" w:date="2020-11-05T16:43:00Z">
        <w:r w:rsidR="00CF2134">
          <w:t xml:space="preserve">. </w:t>
        </w:r>
      </w:ins>
      <w:del w:id="414" w:author="Juliano Varella De Carvalho" w:date="2020-11-05T16:43:00Z">
        <w:r w:rsidR="00DF0B4C" w:rsidDel="00CF2134">
          <w:delText>nem todas as funcionalidades pu</w:delText>
        </w:r>
        <w:r w:rsidR="006A14FF" w:rsidDel="00CF2134">
          <w:delText>deram ter um comparativo completo, devido ao trabalho estar em desenvolvimento, onde só teremos esta resposta após avaliação das técnicas que serão utilizadas</w:delText>
        </w:r>
        <w:r w:rsidR="00DF0B4C" w:rsidDel="00CF2134">
          <w:delText>, onde temos a seguinte</w:delText>
        </w:r>
      </w:del>
      <w:ins w:id="415" w:author="Juliano Varella De Carvalho" w:date="2020-11-05T16:43:00Z">
        <w:r w:rsidR="00CF2134">
          <w:t>O Quadro 1 apresent</w:t>
        </w:r>
      </w:ins>
      <w:ins w:id="416" w:author="Juliano Varella De Carvalho" w:date="2020-11-05T16:44:00Z">
        <w:r w:rsidR="00CF2134">
          <w:t>a a seguinte</w:t>
        </w:r>
      </w:ins>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417" w:author="Juliano Varella De Carvalho" w:date="2020-11-05T16:44:00Z">
        <w:r w:rsidR="00DF0B4C" w:rsidDel="00CF2134">
          <w:delText xml:space="preserve"> e</w:delText>
        </w:r>
        <w:r w:rsidR="006A14FF" w:rsidDel="00CF2134">
          <w:delText xml:space="preserve"> </w:delText>
        </w:r>
        <w:r w:rsidR="006A14FF" w:rsidDel="00CF2134">
          <w:rPr>
            <w:rFonts w:ascii="Segoe UI Emoji" w:hAnsi="Segoe UI Emoji" w:cs="Segoe UI Emoji"/>
          </w:rPr>
          <w:delText xml:space="preserve">❓ </w:delText>
        </w:r>
        <w:r w:rsidR="00DF0B4C" w:rsidDel="00CF2134">
          <w:delText>caso não seja possível concluir o comparativo</w:delText>
        </w:r>
        <w:r w:rsidR="006A14FF" w:rsidDel="00CF2134">
          <w:delText xml:space="preserve"> </w:delText>
        </w:r>
        <w:r w:rsidR="006A14FF" w:rsidRPr="00DF0B4C" w:rsidDel="00CF2134">
          <w:delText>(próprio, 2020)</w:delText>
        </w:r>
      </w:del>
      <w:r w:rsidR="00DF0B4C">
        <w:t>.</w:t>
      </w:r>
    </w:p>
    <w:p w14:paraId="55376680" w14:textId="77777777" w:rsidR="008B1BE6" w:rsidRDefault="008B1BE6" w:rsidP="00972812"/>
    <w:p w14:paraId="356E43BA" w14:textId="2CABD2C8" w:rsidR="00FB0449" w:rsidRDefault="00FB0449" w:rsidP="00972812">
      <w:pPr>
        <w:pStyle w:val="Caption"/>
      </w:pPr>
      <w:bookmarkStart w:id="418" w:name="_Ref42381546"/>
      <w:bookmarkStart w:id="419" w:name="_Toc55260908"/>
      <w:commentRangeStart w:id="42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418"/>
      <w:r>
        <w:t xml:space="preserve"> </w:t>
      </w:r>
      <w:r w:rsidRPr="00B840C8">
        <w:t>Relação das funcionalidades desenvolvidas em cada artigo revisado</w:t>
      </w:r>
      <w:bookmarkEnd w:id="419"/>
      <w:commentRangeEnd w:id="420"/>
      <w:r w:rsidR="00CF2134">
        <w:rPr>
          <w:rStyle w:val="CommentReference"/>
          <w:b w:val="0"/>
          <w:iCs/>
          <w:color w:val="000000"/>
        </w:rPr>
        <w:commentReference w:id="420"/>
      </w:r>
    </w:p>
    <w:tbl>
      <w:tblPr>
        <w:tblStyle w:val="TableGrid"/>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421"/>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421"/>
            <w:r w:rsidR="00CF2134">
              <w:rPr>
                <w:rStyle w:val="CommentReference"/>
              </w:rPr>
              <w:commentReference w:id="421"/>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Heading2"/>
      </w:pPr>
      <w:bookmarkStart w:id="422" w:name="_Toc55260948"/>
      <w:r>
        <w:t>Conclusões dos trabalhos revisados</w:t>
      </w:r>
      <w:bookmarkEnd w:id="422"/>
    </w:p>
    <w:p w14:paraId="51F57A9F" w14:textId="7A5E176B" w:rsidR="00A92768" w:rsidRDefault="00A92768" w:rsidP="00972812">
      <w:r>
        <w:tab/>
        <w:t>Após a revisão</w:t>
      </w:r>
      <w:r w:rsidR="00DF0B4C">
        <w:t xml:space="preserve"> dos </w:t>
      </w:r>
      <w:ins w:id="423" w:author="Juliano Varella De Carvalho" w:date="2020-11-05T16:47:00Z">
        <w:r w:rsidR="00CF2134">
          <w:t>5</w:t>
        </w:r>
      </w:ins>
      <w:del w:id="424" w:author="Juliano Varella De Carvalho" w:date="2020-11-05T16:47:00Z">
        <w:r w:rsidR="00AA7768" w:rsidDel="00CF2134">
          <w:delText>3</w:delText>
        </w:r>
      </w:del>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ins w:id="425" w:author="Juliano Varella De Carvalho" w:date="2020-11-05T16:47:00Z">
        <w:r w:rsidR="00CF2134">
          <w:t xml:space="preserve">métricas </w:t>
        </w:r>
      </w:ins>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w:t>
      </w:r>
      <w:proofErr w:type="spellStart"/>
      <w:r w:rsidR="00DF364E">
        <w:rPr>
          <w:i/>
        </w:rPr>
        <w:t>Rank</w:t>
      </w:r>
      <w:proofErr w:type="spellEnd"/>
      <w:r w:rsidR="00DF364E" w:rsidRPr="007020CB">
        <w:t xml:space="preserve">, </w:t>
      </w:r>
      <w:r w:rsidR="00AA7768">
        <w:t>etc.</w:t>
      </w:r>
      <w:r w:rsidR="00AA7768" w:rsidRPr="007020CB">
        <w:t>)</w:t>
      </w:r>
      <w:r w:rsidR="00AA7768">
        <w:t xml:space="preserve">, </w:t>
      </w:r>
      <w:r w:rsidR="001E10C6">
        <w:t>por</w:t>
      </w:r>
      <w:del w:id="426" w:author="Juliano Varella De Carvalho" w:date="2020-11-05T16:47:00Z">
        <w:r w:rsidR="001E10C6" w:rsidDel="00CF2134">
          <w:delText>e</w:delText>
        </w:r>
      </w:del>
      <w:ins w:id="427" w:author="Juliano Varella De Carvalho" w:date="2020-11-05T16:47:00Z">
        <w:r w:rsidR="00CF2134">
          <w:t>é</w:t>
        </w:r>
      </w:ins>
      <w:r w:rsidR="001E10C6">
        <w:t xml:space="preserve">m em nenhum momento </w:t>
      </w:r>
      <w:del w:id="428" w:author="Juliano Varella De Carvalho" w:date="2020-11-05T16:47:00Z">
        <w:r w:rsidR="001E10C6" w:rsidDel="00CF2134">
          <w:delText xml:space="preserve">foi </w:delText>
        </w:r>
      </w:del>
      <w:ins w:id="429" w:author="Juliano Varella De Carvalho" w:date="2020-11-05T16:47:00Z">
        <w:r w:rsidR="00CF2134">
          <w:t xml:space="preserve">foram </w:t>
        </w:r>
      </w:ins>
      <w:r w:rsidR="001E10C6">
        <w:t>apresentado</w:t>
      </w:r>
      <w:ins w:id="430" w:author="Juliano Varella De Carvalho" w:date="2020-11-05T16:47:00Z">
        <w:r w:rsidR="00CF2134">
          <w:t>s</w:t>
        </w:r>
      </w:ins>
      <w:r w:rsidR="001E10C6">
        <w:t xml:space="preserve"> </w:t>
      </w:r>
      <w:ins w:id="431" w:author="Juliano Varella De Carvalho" w:date="2020-11-05T16:47:00Z">
        <w:r w:rsidR="00CF2134">
          <w:t xml:space="preserve">os </w:t>
        </w:r>
      </w:ins>
      <w:r w:rsidR="001E10C6">
        <w:t xml:space="preserve">algoritmos de recomendação como </w:t>
      </w:r>
      <w:del w:id="432" w:author="Juliano Varella De Carvalho" w:date="2020-11-05T16:47:00Z">
        <w:r w:rsidR="00E250F5" w:rsidDel="00CF2134">
          <w:delText xml:space="preserve">algoritmos de </w:delText>
        </w:r>
      </w:del>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2F68C9D4"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ins w:id="433" w:author="Juliano Varella De Carvalho" w:date="2020-11-05T16:48:00Z">
        <w:r w:rsidR="00CE158D">
          <w:t>é</w:t>
        </w:r>
      </w:ins>
      <w:del w:id="434" w:author="Juliano Varella De Carvalho" w:date="2020-11-05T16:48:00Z">
        <w:r w:rsidR="001A7A73" w:rsidDel="00CE158D">
          <w:delText>e</w:delText>
        </w:r>
      </w:del>
      <w:r w:rsidR="001A7A73">
        <w:t>m o</w:t>
      </w:r>
      <w:r>
        <w:t xml:space="preserve"> uso do SVM </w:t>
      </w:r>
      <w:r w:rsidR="00D17CF4">
        <w:t>foi descartado</w:t>
      </w:r>
      <w:r w:rsidR="00E167C1">
        <w:t>, devido a</w:t>
      </w:r>
      <w:ins w:id="435" w:author="Juliano Varella De Carvalho" w:date="2020-11-05T16:48:00Z">
        <w:r w:rsidR="00CE158D">
          <w:t>o</w:t>
        </w:r>
      </w:ins>
      <w:r w:rsidR="00E167C1">
        <w:t xml:space="preserve"> seu algoritmo tradicional</w:t>
      </w:r>
      <w:ins w:id="436" w:author="Juliano Varella De Carvalho" w:date="2020-11-05T16:48:00Z">
        <w:r w:rsidR="00CE158D">
          <w:t xml:space="preserve"> </w:t>
        </w:r>
      </w:ins>
      <w:del w:id="437" w:author="Juliano Varella De Carvalho" w:date="2020-11-05T16:48:00Z">
        <w:r w:rsidR="00A926A8" w:rsidDel="00CE158D">
          <w:delText xml:space="preserve">, </w:delText>
        </w:r>
      </w:del>
      <w:r w:rsidR="00A926A8">
        <w:t xml:space="preserve">estar mais voltado </w:t>
      </w:r>
      <w:del w:id="438" w:author="Juliano Varella De Carvalho" w:date="2020-11-05T16:49:00Z">
        <w:r w:rsidR="00A926A8" w:rsidDel="00CE158D">
          <w:delText xml:space="preserve">a uma grande </w:delText>
        </w:r>
        <w:r w:rsidR="005508BE" w:rsidDel="00CE158D">
          <w:delText>divisão</w:delText>
        </w:r>
        <w:r w:rsidR="00A926A8" w:rsidDel="00CE158D">
          <w:delText xml:space="preserve"> das classes dos </w:delText>
        </w:r>
        <w:r w:rsidR="00A926A8" w:rsidRPr="00A926A8" w:rsidDel="00CE158D">
          <w:rPr>
            <w:i/>
          </w:rPr>
          <w:delText>datasets</w:delText>
        </w:r>
        <w:r w:rsidR="00A926A8" w:rsidRPr="00A926A8" w:rsidDel="00CE158D">
          <w:delText>.</w:delText>
        </w:r>
        <w:r w:rsidR="00A926A8" w:rsidDel="00CE158D">
          <w:delText xml:space="preserve"> </w:delText>
        </w:r>
        <w:r w:rsidR="00A926A8" w:rsidRPr="00A926A8" w:rsidDel="00CE158D">
          <w:delText>(</w:delText>
        </w:r>
        <w:r w:rsidR="00A926A8" w:rsidDel="00CE158D">
          <w:delText xml:space="preserve">geralmente utilizado </w:delText>
        </w:r>
      </w:del>
      <w:r w:rsidR="00A926A8">
        <w:t>para a</w:t>
      </w:r>
      <w:r w:rsidR="00E167C1">
        <w:t xml:space="preserve"> classificação de</w:t>
      </w:r>
      <w:r w:rsidR="00A926A8">
        <w:t xml:space="preserve"> </w:t>
      </w:r>
      <w:r w:rsidR="00E167C1">
        <w:t>classes</w:t>
      </w:r>
      <w:r>
        <w:t xml:space="preserve"> bin</w:t>
      </w:r>
      <w:ins w:id="439" w:author="Juliano Varella De Carvalho" w:date="2020-11-05T16:50:00Z">
        <w:r w:rsidR="00D74DB2">
          <w:t>á</w:t>
        </w:r>
      </w:ins>
      <w:del w:id="440" w:author="Juliano Varella De Carvalho" w:date="2020-11-05T16:50:00Z">
        <w:r w:rsidDel="00D74DB2">
          <w:delText>a</w:delText>
        </w:r>
      </w:del>
      <w:r>
        <w:t>rias</w:t>
      </w:r>
      <w:del w:id="441" w:author="Juliano Varella De Carvalho" w:date="2020-11-05T16:49:00Z">
        <w:r w:rsidR="00A926A8" w:rsidDel="00CE158D">
          <w:delText>)</w:delText>
        </w:r>
        <w:r w:rsidR="00E167C1" w:rsidDel="00CE158D">
          <w:delText>.</w:delText>
        </w:r>
      </w:del>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ins w:id="442" w:author="Juliano Varella De Carvalho" w:date="2020-11-05T16:49:00Z">
        <w:r w:rsidR="00CE158D">
          <w:t>.</w:t>
        </w:r>
      </w:ins>
      <w:r w:rsidR="007E0003">
        <w:t xml:space="preserve"> </w:t>
      </w:r>
      <w:del w:id="443" w:author="Juliano Varella De Carvalho" w:date="2020-11-05T16:49:00Z">
        <w:r w:rsidR="007E0003" w:rsidDel="00CE158D">
          <w:delText xml:space="preserve">Sobrando </w:delText>
        </w:r>
      </w:del>
      <w:ins w:id="444" w:author="Juliano Varella De Carvalho" w:date="2020-11-05T16:49:00Z">
        <w:r w:rsidR="00CE158D">
          <w:t xml:space="preserve">Portanto, nesse trabalho escolheu-se usar </w:t>
        </w:r>
      </w:ins>
      <w:del w:id="445" w:author="Juliano Varella De Carvalho" w:date="2020-11-05T16:49:00Z">
        <w:r w:rsidR="007E0003" w:rsidDel="00CE158D">
          <w:delText xml:space="preserve">somente </w:delText>
        </w:r>
      </w:del>
      <w:r w:rsidR="007E0003">
        <w:t>o algoritmo KNN</w:t>
      </w:r>
      <w:del w:id="446" w:author="Juliano Varella De Carvalho" w:date="2020-11-05T16:50:00Z">
        <w:r w:rsidR="007E0003" w:rsidDel="00CE158D">
          <w:delText xml:space="preserve"> para ser testado no sistema desenvolvido nesse trabalho</w:delText>
        </w:r>
      </w:del>
      <w:r w:rsidR="007E0003">
        <w:t>.</w:t>
      </w:r>
    </w:p>
    <w:p w14:paraId="6C6B54A3" w14:textId="2D16912C" w:rsidR="007B0815" w:rsidRPr="008739F4" w:rsidRDefault="008739F4" w:rsidP="00972812">
      <w:pPr>
        <w:pStyle w:val="Heading1"/>
      </w:pPr>
      <w:bookmarkStart w:id="447" w:name="_Toc55260949"/>
      <w:r w:rsidRPr="008739F4">
        <w:lastRenderedPageBreak/>
        <w:t>COLETA DO CONTEXTO DOS USUARIOS</w:t>
      </w:r>
      <w:bookmarkEnd w:id="447"/>
    </w:p>
    <w:p w14:paraId="73046BB6" w14:textId="24B76BDA" w:rsidR="001531B8" w:rsidDel="00F93F34" w:rsidRDefault="00396243" w:rsidP="00972812">
      <w:pPr>
        <w:rPr>
          <w:del w:id="448" w:author="Juliano Varella De Carvalho" w:date="2020-11-05T17:07:00Z"/>
        </w:rPr>
      </w:pPr>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ins w:id="449" w:author="Juliano Varella De Carvalho" w:date="2020-11-05T17:07:00Z">
        <w:r w:rsidR="00F93F34">
          <w:t>.</w:t>
        </w:r>
      </w:ins>
      <w:del w:id="450" w:author="Juliano Varella De Carvalho" w:date="2020-11-05T17:06:00Z">
        <w:r w:rsidR="00C15DF2" w:rsidDel="00F93F34">
          <w:delText>, tornando possível entender certas lacunas que não foram analisadas n</w:delText>
        </w:r>
        <w:r w:rsidR="003656CA" w:rsidDel="00F93F34">
          <w:delText>essa</w:delText>
        </w:r>
        <w:r w:rsidR="00C15DF2" w:rsidDel="00F93F34">
          <w:delText xml:space="preserve"> área</w:delText>
        </w:r>
        <w:r w:rsidR="003656CA" w:rsidDel="00F93F34">
          <w:delText xml:space="preserve"> de pesquisa</w:delText>
        </w:r>
        <w:r w:rsidR="00C15DF2" w:rsidDel="00F93F34">
          <w:delText>.</w:delText>
        </w:r>
      </w:del>
      <w:r w:rsidR="00C15DF2">
        <w:t xml:space="preserve"> </w:t>
      </w:r>
    </w:p>
    <w:p w14:paraId="4F3DEF01" w14:textId="1931B281" w:rsidR="000F766B" w:rsidRDefault="001531B8" w:rsidP="00972812">
      <w:del w:id="451" w:author="Juliano Varella De Carvalho" w:date="2020-11-05T17:07:00Z">
        <w:r w:rsidDel="00F93F34">
          <w:tab/>
        </w:r>
      </w:del>
      <w:r>
        <w:t xml:space="preserve">Com isso, foi possível entender e desenvolver um modelo </w:t>
      </w:r>
      <w:r w:rsidR="000210A2">
        <w:t>de sistema</w:t>
      </w:r>
      <w:del w:id="452" w:author="Juliano Varella De Carvalho" w:date="2020-11-05T17:07:00Z">
        <w:r w:rsidR="000210A2" w:rsidDel="00F93F34">
          <w:delText>s</w:delText>
        </w:r>
      </w:del>
      <w:r w:rsidR="000210A2">
        <w:t xml:space="preserve">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del w:id="453" w:author="Juliano Varella De Carvalho" w:date="2020-11-05T17:07:00Z">
        <w:r w:rsidR="009B5205" w:rsidDel="00F93F34">
          <w:delText xml:space="preserve">do </w:delText>
        </w:r>
      </w:del>
      <w:ins w:id="454" w:author="Juliano Varella De Carvalho" w:date="2020-11-05T17:07:00Z">
        <w:r w:rsidR="00F93F34">
          <w:t xml:space="preserve">desse </w:t>
        </w:r>
      </w:ins>
      <w:r w:rsidR="009B5205">
        <w:t>contexto</w:t>
      </w:r>
      <w:r w:rsidR="00272F79">
        <w:t>.</w:t>
      </w:r>
      <w:r>
        <w:t xml:space="preserve"> </w:t>
      </w:r>
      <w:r w:rsidR="00272F79">
        <w:t xml:space="preserve">Esse </w:t>
      </w:r>
      <w:r w:rsidR="004C7D75">
        <w:t xml:space="preserve">modelo </w:t>
      </w:r>
      <w:r>
        <w:t xml:space="preserve">será apresentado </w:t>
      </w:r>
      <w:ins w:id="455" w:author="Juliano Varella De Carvalho" w:date="2020-11-05T17:07:00Z">
        <w:r w:rsidR="00F93F34">
          <w:t xml:space="preserve">e detalhado nas seções </w:t>
        </w:r>
      </w:ins>
      <w:del w:id="456" w:author="Juliano Varella De Carvalho" w:date="2020-11-05T17:07:00Z">
        <w:r w:rsidR="00272F79" w:rsidDel="00F93F34">
          <w:delText xml:space="preserve">com mais detalhes </w:delText>
        </w:r>
        <w:r w:rsidR="00AA7768" w:rsidDel="00F93F34">
          <w:delText>n</w:delText>
        </w:r>
        <w:r w:rsidR="009F1058" w:rsidDel="00F93F34">
          <w:delText xml:space="preserve">o </w:delText>
        </w:r>
        <w:r w:rsidR="00F21B2C" w:rsidDel="00F93F34">
          <w:delText>capítulo</w:delText>
        </w:r>
        <w:r w:rsidR="009F1058" w:rsidDel="00F93F34">
          <w:delText xml:space="preserve"> </w:delText>
        </w:r>
      </w:del>
      <w:r w:rsidR="00AA7768">
        <w:t>a seguir</w:t>
      </w:r>
      <w:r w:rsidR="001C1637">
        <w:t>.</w:t>
      </w:r>
    </w:p>
    <w:p w14:paraId="755D63D7" w14:textId="2C35526C" w:rsidR="002B6979" w:rsidRDefault="00DE09F4" w:rsidP="00972812">
      <w:pPr>
        <w:pStyle w:val="Heading2"/>
      </w:pPr>
      <w:bookmarkStart w:id="457" w:name="_Toc55260950"/>
      <w:r>
        <w:t>Contexto</w:t>
      </w:r>
      <w:bookmarkEnd w:id="457"/>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Quote"/>
      </w:pPr>
      <w:commentRangeStart w:id="458"/>
      <w:r>
        <w:t>O</w:t>
      </w:r>
      <w:r w:rsidR="00B54E54">
        <w:t xml:space="preserve"> c</w:t>
      </w:r>
      <w:r w:rsidR="00B54E54" w:rsidRPr="00B54E54">
        <w:t>onjunto de circunstâncias inter-relacionadas de cuja tessitura se depreende determinado fato ou situação; circunstância(s), conjuntura, situação.</w:t>
      </w:r>
      <w:commentRangeEnd w:id="458"/>
      <w:r w:rsidR="00272F79">
        <w:rPr>
          <w:rStyle w:val="CommentReference"/>
          <w:iCs/>
          <w:color w:val="000000"/>
        </w:rPr>
        <w:commentReference w:id="458"/>
      </w:r>
    </w:p>
    <w:p w14:paraId="5331FD33" w14:textId="5D9146AD" w:rsidR="00642AD9" w:rsidRDefault="00642AD9" w:rsidP="00972812">
      <w:r>
        <w:tab/>
      </w:r>
      <w:commentRangeStart w:id="459"/>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460"/>
      <w:r w:rsidR="00535551">
        <w:t>la</w:t>
      </w:r>
      <w:del w:id="461" w:author="Juliano Varella De Carvalho" w:date="2020-11-05T17:08:00Z">
        <w:r w:rsidR="00535551" w:rsidDel="001D3FAF">
          <w:delText>s</w:delText>
        </w:r>
      </w:del>
      <w:commentRangeEnd w:id="459"/>
      <w:r w:rsidR="00272F79">
        <w:rPr>
          <w:rStyle w:val="CommentReference"/>
        </w:rPr>
        <w:commentReference w:id="459"/>
      </w:r>
      <w:commentRangeEnd w:id="460"/>
      <w:r w:rsidR="00B25318">
        <w:rPr>
          <w:rStyle w:val="CommentReference"/>
        </w:rPr>
        <w:commentReference w:id="46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462"/>
      <w:r w:rsidR="004710EA">
        <w:t xml:space="preserve">dados </w:t>
      </w:r>
      <w:commentRangeEnd w:id="462"/>
      <w:r w:rsidR="001D3FAF">
        <w:rPr>
          <w:rStyle w:val="CommentReference"/>
        </w:rPr>
        <w:lastRenderedPageBreak/>
        <w:commentReference w:id="462"/>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463"/>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463"/>
      <w:r w:rsidR="001D3FAF">
        <w:rPr>
          <w:rStyle w:val="CommentReference"/>
        </w:rPr>
        <w:commentReference w:id="463"/>
      </w:r>
      <w:r w:rsidR="00272F79">
        <w:t xml:space="preserve"> apresenta</w:t>
      </w:r>
      <w:r w:rsidR="00AA7768">
        <w:t xml:space="preserve"> uma visão macro dos contextos que serão considerados neste trabalho.</w:t>
      </w:r>
    </w:p>
    <w:p w14:paraId="328A89FB" w14:textId="77777777" w:rsidR="000E3BBD" w:rsidRDefault="000E3BBD" w:rsidP="00B002DA">
      <w:pPr>
        <w:pStyle w:val="Figuras"/>
        <w:pPrChange w:id="464" w:author="Juliano Varella De Carvalho" w:date="2020-11-05T17:32:00Z">
          <w:pPr>
            <w:pStyle w:val="Figuras"/>
          </w:pPr>
        </w:pPrChange>
      </w:pPr>
      <w:r>
        <w:drawing>
          <wp:inline distT="0" distB="0" distL="0" distR="0" wp14:anchorId="269E67DD" wp14:editId="7ACE4DC6">
            <wp:extent cx="5486400" cy="2585357"/>
            <wp:effectExtent l="0" t="0" r="0" b="0"/>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F6938CD" w:rsidR="000E3BBD" w:rsidRPr="00642AD9" w:rsidRDefault="000E3BBD" w:rsidP="00972812">
      <w:pPr>
        <w:pStyle w:val="Caption"/>
      </w:pPr>
      <w:bookmarkStart w:id="465" w:name="_Ref42447869"/>
      <w:bookmarkStart w:id="466" w:name="_Toc55260886"/>
      <w:r w:rsidRPr="001D3FAF">
        <w:rPr>
          <w:highlight w:val="yellow"/>
          <w:rPrChange w:id="467" w:author="Juliano Varella De Carvalho" w:date="2020-11-05T17:11:00Z">
            <w:rPr/>
          </w:rPrChange>
        </w:rPr>
        <w:t xml:space="preserve">Figura </w:t>
      </w:r>
      <w:r w:rsidR="00C7334A" w:rsidRPr="001D3FAF">
        <w:rPr>
          <w:iCs/>
          <w:noProof/>
          <w:highlight w:val="yellow"/>
          <w:rPrChange w:id="468" w:author="Juliano Varella De Carvalho" w:date="2020-11-05T17:11:00Z">
            <w:rPr>
              <w:iCs/>
              <w:noProof/>
            </w:rPr>
          </w:rPrChange>
        </w:rPr>
        <w:fldChar w:fldCharType="begin"/>
      </w:r>
      <w:r w:rsidR="00C7334A" w:rsidRPr="001D3FAF">
        <w:rPr>
          <w:noProof/>
          <w:highlight w:val="yellow"/>
          <w:rPrChange w:id="469" w:author="Juliano Varella De Carvalho" w:date="2020-11-05T17:11:00Z">
            <w:rPr>
              <w:noProof/>
            </w:rPr>
          </w:rPrChange>
        </w:rPr>
        <w:instrText xml:space="preserve"> SEQ Figura \* ARABIC </w:instrText>
      </w:r>
      <w:r w:rsidR="00C7334A" w:rsidRPr="001D3FAF">
        <w:rPr>
          <w:iCs/>
          <w:noProof/>
          <w:highlight w:val="yellow"/>
          <w:rPrChange w:id="470" w:author="Juliano Varella De Carvalho" w:date="2020-11-05T17:11:00Z">
            <w:rPr>
              <w:iCs/>
              <w:noProof/>
            </w:rPr>
          </w:rPrChange>
        </w:rPr>
        <w:fldChar w:fldCharType="separate"/>
      </w:r>
      <w:r w:rsidR="00772326" w:rsidRPr="001D3FAF">
        <w:rPr>
          <w:noProof/>
          <w:highlight w:val="yellow"/>
          <w:rPrChange w:id="471" w:author="Juliano Varella De Carvalho" w:date="2020-11-05T17:11:00Z">
            <w:rPr>
              <w:noProof/>
            </w:rPr>
          </w:rPrChange>
        </w:rPr>
        <w:t>8</w:t>
      </w:r>
      <w:r w:rsidR="00C7334A" w:rsidRPr="001D3FAF">
        <w:rPr>
          <w:iCs/>
          <w:noProof/>
          <w:highlight w:val="yellow"/>
          <w:rPrChange w:id="472" w:author="Juliano Varella De Carvalho" w:date="2020-11-05T17:11:00Z">
            <w:rPr>
              <w:iCs/>
              <w:noProof/>
            </w:rPr>
          </w:rPrChange>
        </w:rPr>
        <w:fldChar w:fldCharType="end"/>
      </w:r>
      <w:bookmarkEnd w:id="465"/>
      <w:r w:rsidRPr="001D3FAF">
        <w:rPr>
          <w:highlight w:val="yellow"/>
          <w:rPrChange w:id="473" w:author="Juliano Varella De Carvalho" w:date="2020-11-05T17:11:00Z">
            <w:rPr/>
          </w:rPrChange>
        </w:rPr>
        <w:t xml:space="preserve"> Apresentação dos contextos utilizados no trabalho (próprio, 2020)</w:t>
      </w:r>
      <w:bookmarkEnd w:id="466"/>
    </w:p>
    <w:p w14:paraId="2B059024" w14:textId="2BE998B5" w:rsidR="008849DE" w:rsidRDefault="008849DE" w:rsidP="00972812">
      <w:pPr>
        <w:pStyle w:val="Heading3"/>
      </w:pPr>
      <w:bookmarkStart w:id="474" w:name="_Ref48855940"/>
      <w:bookmarkStart w:id="475" w:name="_Toc55260951"/>
      <w:r w:rsidRPr="008849DE">
        <w:t>O que é o contexto comportamental?</w:t>
      </w:r>
      <w:bookmarkEnd w:id="474"/>
      <w:bookmarkEnd w:id="475"/>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Quote"/>
      </w:pPr>
      <w:commentRangeStart w:id="476"/>
      <w:r w:rsidRPr="00A5596A">
        <w:t>Qualquer ação ou reação do organismo ou parte dele</w:t>
      </w:r>
      <w:r w:rsidR="008264A2">
        <w:t>.</w:t>
      </w:r>
      <w:commentRangeEnd w:id="476"/>
      <w:r w:rsidR="00272F79">
        <w:rPr>
          <w:rStyle w:val="CommentReference"/>
          <w:iCs/>
          <w:color w:val="000000"/>
        </w:rPr>
        <w:commentReference w:id="476"/>
      </w:r>
    </w:p>
    <w:p w14:paraId="60D04307" w14:textId="1AC6DFAB" w:rsidR="00A5596A" w:rsidRPr="00A5596A" w:rsidRDefault="00514193" w:rsidP="00972812">
      <w:r>
        <w:tab/>
      </w:r>
      <w:r w:rsidR="00272F79">
        <w:t>A partir da definição de contexto, f</w:t>
      </w:r>
      <w:r>
        <w:t xml:space="preserve">oi realizado </w:t>
      </w:r>
      <w:commentRangeStart w:id="477"/>
      <w:r>
        <w:t xml:space="preserve">um </w:t>
      </w:r>
      <w:r w:rsidR="005B7378">
        <w:t xml:space="preserve">levantamento </w:t>
      </w:r>
      <w:commentRangeEnd w:id="477"/>
      <w:r w:rsidR="00CF5FC9">
        <w:rPr>
          <w:rStyle w:val="CommentReference"/>
        </w:rPr>
        <w:commentReference w:id="477"/>
      </w:r>
      <w:r>
        <w:t xml:space="preserve">das </w:t>
      </w:r>
      <w:r w:rsidR="001F075D">
        <w:t xml:space="preserve">possíveis </w:t>
      </w:r>
      <w:r>
        <w:t xml:space="preserve">ações </w:t>
      </w:r>
      <w:commentRangeStart w:id="478"/>
      <w:r>
        <w:t xml:space="preserve">a serem </w:t>
      </w:r>
      <w:r w:rsidR="00416593">
        <w:t>registradas</w:t>
      </w:r>
      <w:r>
        <w:t xml:space="preserve"> em um</w:t>
      </w:r>
      <w:r w:rsidR="00416593">
        <w:t xml:space="preserve"> sistem</w:t>
      </w:r>
      <w:r w:rsidR="005B7378">
        <w:t>a</w:t>
      </w:r>
      <w:r w:rsidR="00CB3C7F">
        <w:t xml:space="preserve"> baseado no </w:t>
      </w:r>
      <w:proofErr w:type="spellStart"/>
      <w:r w:rsidR="00CB3C7F" w:rsidRPr="003D3A2A">
        <w:rPr>
          <w:i/>
        </w:rPr>
        <w:t>app</w:t>
      </w:r>
      <w:proofErr w:type="spellEnd"/>
      <w:r w:rsidR="00CB3C7F">
        <w:t xml:space="preserve"> </w:t>
      </w:r>
      <w:proofErr w:type="spellStart"/>
      <w:r w:rsidR="00CB3C7F">
        <w:t>Spotify</w:t>
      </w:r>
      <w:proofErr w:type="spellEnd"/>
      <w:r w:rsidR="005B7378">
        <w:t xml:space="preserve">, </w:t>
      </w:r>
      <w:commentRangeStart w:id="479"/>
      <w:r w:rsidR="00E2722E">
        <w:t xml:space="preserve">as </w:t>
      </w:r>
      <w:commentRangeEnd w:id="479"/>
      <w:r w:rsidR="00CF5FC9">
        <w:rPr>
          <w:rStyle w:val="CommentReference"/>
        </w:rPr>
        <w:commentReference w:id="479"/>
      </w:r>
      <w:commentRangeStart w:id="48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480"/>
      <w:r w:rsidR="00CF5FC9">
        <w:rPr>
          <w:rStyle w:val="CommentReference"/>
        </w:rPr>
        <w:commentReference w:id="480"/>
      </w:r>
      <w:commentRangeEnd w:id="478"/>
      <w:r w:rsidR="00912665">
        <w:rPr>
          <w:rStyle w:val="CommentReference"/>
        </w:rPr>
        <w:commentReference w:id="478"/>
      </w:r>
      <w:r w:rsidR="00E2722E">
        <w:t>.</w:t>
      </w:r>
      <w:r w:rsidR="008C15E5">
        <w:t xml:space="preserve"> Esse estudo trouxe a seguinte lista de ações:</w:t>
      </w:r>
    </w:p>
    <w:p w14:paraId="67655CDD" w14:textId="1D4861AD" w:rsidR="00CE4919" w:rsidRDefault="00C700E5" w:rsidP="00972812">
      <w:pPr>
        <w:pStyle w:val="ListParagraph"/>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ListParagraph"/>
        <w:numPr>
          <w:ilvl w:val="0"/>
          <w:numId w:val="7"/>
        </w:numPr>
      </w:pPr>
      <w:r>
        <w:t xml:space="preserve">Escolher </w:t>
      </w:r>
      <w:r w:rsidR="00117E6F">
        <w:t>música</w:t>
      </w:r>
      <w:r w:rsidR="00645E4F">
        <w:t>s preferidas</w:t>
      </w:r>
    </w:p>
    <w:p w14:paraId="5CB257C9" w14:textId="5A128209" w:rsidR="007F620B" w:rsidRDefault="007F620B" w:rsidP="00972812">
      <w:pPr>
        <w:pStyle w:val="ListParagraph"/>
        <w:numPr>
          <w:ilvl w:val="0"/>
          <w:numId w:val="7"/>
        </w:numPr>
      </w:pPr>
      <w:r>
        <w:t>Definir a atividade</w:t>
      </w:r>
    </w:p>
    <w:p w14:paraId="12F05223" w14:textId="03E8BD91" w:rsidR="007F620B" w:rsidRDefault="007F620B" w:rsidP="00972812">
      <w:pPr>
        <w:pStyle w:val="ListParagraph"/>
        <w:numPr>
          <w:ilvl w:val="0"/>
          <w:numId w:val="7"/>
        </w:numPr>
      </w:pPr>
      <w:r>
        <w:t>Definir o humor</w:t>
      </w:r>
    </w:p>
    <w:p w14:paraId="3D2B4D19" w14:textId="3AF61B0B" w:rsidR="008849DE" w:rsidRDefault="008849DE" w:rsidP="00972812">
      <w:pPr>
        <w:pStyle w:val="Heading3"/>
      </w:pPr>
      <w:bookmarkStart w:id="481" w:name="_Toc55260952"/>
      <w:r w:rsidRPr="008849DE">
        <w:t>O que é o contexto</w:t>
      </w:r>
      <w:r w:rsidR="00CF5FC9">
        <w:t xml:space="preserve"> de</w:t>
      </w:r>
      <w:r w:rsidRPr="008849DE">
        <w:t xml:space="preserve"> ambiente?</w:t>
      </w:r>
      <w:bookmarkEnd w:id="48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Quote"/>
      </w:pPr>
      <w:commentRangeStart w:id="482"/>
      <w:r w:rsidRPr="00CF31B0">
        <w:t>Conjunto de condições físicas, biológicas e químicas que rodeiam os seres vivos e as coisas</w:t>
      </w:r>
      <w:r w:rsidR="008264A2">
        <w:t>.</w:t>
      </w:r>
      <w:commentRangeEnd w:id="482"/>
      <w:r w:rsidR="00CF5FC9">
        <w:rPr>
          <w:rStyle w:val="CommentReference"/>
          <w:iCs/>
          <w:color w:val="000000"/>
        </w:rPr>
        <w:commentReference w:id="482"/>
      </w:r>
    </w:p>
    <w:p w14:paraId="6AA72DD0" w14:textId="4AEA362C"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483" w:author="Juliano Varella De Carvalho" w:date="2020-11-05T17:14:00Z">
        <w:r w:rsidR="00907761" w:rsidDel="00912665">
          <w:delText xml:space="preserve">foi </w:delText>
        </w:r>
      </w:del>
      <w:ins w:id="484" w:author="Juliano Varella De Carvalho" w:date="2020-11-05T17:14:00Z">
        <w:r w:rsidR="00912665">
          <w:t xml:space="preserve">foram </w:t>
        </w:r>
      </w:ins>
      <w:r w:rsidR="00907761">
        <w:t>identificado</w:t>
      </w:r>
      <w:ins w:id="485" w:author="Juliano Varella De Carvalho" w:date="2020-11-05T17:14:00Z">
        <w:r w:rsidR="00912665">
          <w:t>s</w:t>
        </w:r>
      </w:ins>
      <w:commentRangeStart w:id="486"/>
      <w:r w:rsidR="00246A57">
        <w:t xml:space="preserve"> 3 possíveis contextos</w:t>
      </w:r>
      <w:r w:rsidR="00907761">
        <w:t xml:space="preserve"> de ambiente</w:t>
      </w:r>
      <w:r w:rsidR="00246A57">
        <w:t xml:space="preserve"> </w:t>
      </w:r>
      <w:commentRangeEnd w:id="486"/>
      <w:r w:rsidR="00CF5FC9">
        <w:rPr>
          <w:rStyle w:val="CommentReference"/>
        </w:rPr>
        <w:commentReference w:id="486"/>
      </w:r>
      <w:r w:rsidR="00246A57">
        <w:t xml:space="preserve">que podem </w:t>
      </w:r>
      <w:commentRangeStart w:id="487"/>
      <w:r w:rsidR="00246A57">
        <w:t xml:space="preserve">ser </w:t>
      </w:r>
      <w:commentRangeEnd w:id="487"/>
      <w:r w:rsidR="00CF5FC9">
        <w:rPr>
          <w:rStyle w:val="CommentReference"/>
        </w:rPr>
        <w:commentReference w:id="487"/>
      </w:r>
      <w:r w:rsidR="00246A57">
        <w:t>representados na aplicação, que são:</w:t>
      </w:r>
      <w:commentRangeStart w:id="488"/>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488"/>
      <w:r w:rsidR="00CF5FC9">
        <w:rPr>
          <w:rStyle w:val="CommentReference"/>
        </w:rPr>
        <w:commentReference w:id="488"/>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Heading3"/>
      </w:pPr>
      <w:bookmarkStart w:id="48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489"/>
    </w:p>
    <w:p w14:paraId="72669C84" w14:textId="1437A643"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490"/>
      <w:proofErr w:type="spellStart"/>
      <w:r w:rsidR="00C23039">
        <w:t>app</w:t>
      </w:r>
      <w:commentRangeEnd w:id="490"/>
      <w:proofErr w:type="spellEnd"/>
      <w:r w:rsidR="00912665">
        <w:rPr>
          <w:rStyle w:val="CommentReference"/>
        </w:rPr>
        <w:commentReference w:id="490"/>
      </w:r>
      <w:r w:rsidR="002367B6">
        <w:t>.</w:t>
      </w:r>
      <w:r w:rsidR="00FE3FBF">
        <w:t xml:space="preserve"> </w:t>
      </w:r>
      <w:r w:rsidR="00E50F49">
        <w:t>Na aplicação</w:t>
      </w:r>
      <w:ins w:id="491" w:author="Juliano Varella De Carvalho" w:date="2020-11-05T17:15:00Z">
        <w:r w:rsidR="00912665">
          <w:t xml:space="preserve"> </w:t>
        </w:r>
      </w:ins>
      <w:del w:id="492" w:author="Juliano Varella De Carvalho" w:date="2020-11-05T17:15:00Z">
        <w:r w:rsidR="00E50F49" w:rsidDel="00912665">
          <w:delText xml:space="preserve">, </w:delText>
        </w:r>
      </w:del>
      <w:r w:rsidR="00E50F49">
        <w:t xml:space="preserve">será obtido </w:t>
      </w:r>
      <w:ins w:id="493" w:author="Juliano Varella De Carvalho" w:date="2020-11-05T17:15:00Z">
        <w:r w:rsidR="00912665">
          <w:t xml:space="preserve">o </w:t>
        </w:r>
      </w:ins>
      <w:r w:rsidR="0039573D">
        <w:t xml:space="preserve">contexto </w:t>
      </w:r>
      <w:r w:rsidR="00E50F49">
        <w:t>de duas maneiras: (i) explicitamente, onde o usuário irá cadastrar o que está fazendo</w:t>
      </w:r>
      <w:ins w:id="494" w:author="Juliano Varella De Carvalho" w:date="2020-11-05T17:16:00Z">
        <w:r w:rsidR="00912665">
          <w:t xml:space="preserve">, </w:t>
        </w:r>
      </w:ins>
      <w:del w:id="495" w:author="Juliano Varella De Carvalho" w:date="2020-11-05T17:16:00Z">
        <w:r w:rsidR="00E50F49" w:rsidDel="00912665">
          <w:delText>. E</w:delText>
        </w:r>
      </w:del>
      <w:ins w:id="496" w:author="Juliano Varella De Carvalho" w:date="2020-11-05T17:16:00Z">
        <w:r w:rsidR="00912665">
          <w:t>e</w:t>
        </w:r>
      </w:ins>
      <w:r w:rsidR="00E50F49">
        <w:t>x.: emoções, atividades</w:t>
      </w:r>
      <w:r w:rsidR="00E44E8B">
        <w:t xml:space="preserve"> e localização</w:t>
      </w:r>
      <w:ins w:id="497" w:author="Juliano Varella De Carvalho" w:date="2020-11-05T17:16:00Z">
        <w:r w:rsidR="00912665">
          <w:t>;</w:t>
        </w:r>
      </w:ins>
      <w:del w:id="498" w:author="Juliano Varella De Carvalho" w:date="2020-11-05T17:16:00Z">
        <w:r w:rsidR="00E50F49" w:rsidDel="00912665">
          <w:delText>.</w:delText>
        </w:r>
      </w:del>
      <w:r w:rsidR="00E50F49">
        <w:t xml:space="preserve"> (</w:t>
      </w:r>
      <w:proofErr w:type="spellStart"/>
      <w:r w:rsidR="00E50F49">
        <w:t>ii</w:t>
      </w:r>
      <w:proofErr w:type="spellEnd"/>
      <w:r w:rsidR="00E50F49">
        <w:t xml:space="preserve">) implicitamente, </w:t>
      </w:r>
      <w:ins w:id="499" w:author="Juliano Varella De Carvalho" w:date="2020-11-05T17:16:00Z">
        <w:r w:rsidR="00912665">
          <w:t>o</w:t>
        </w:r>
      </w:ins>
      <w:del w:id="500" w:author="Juliano Varella De Carvalho" w:date="2020-11-05T17:16:00Z">
        <w:r w:rsidR="0039573D" w:rsidDel="00912665">
          <w:delText>a</w:delText>
        </w:r>
      </w:del>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ins w:id="501" w:author="Juliano Varella De Carvalho" w:date="2020-11-05T17:16:00Z">
        <w:r w:rsidR="00912665">
          <w:t>,</w:t>
        </w:r>
      </w:ins>
      <w:del w:id="502" w:author="Juliano Varella De Carvalho" w:date="2020-11-05T17:16:00Z">
        <w:r w:rsidR="00CF04BE" w:rsidDel="00912665">
          <w:delText>.</w:delText>
        </w:r>
      </w:del>
      <w:r w:rsidR="00CE64CC">
        <w:t xml:space="preserve"> </w:t>
      </w:r>
      <w:del w:id="503" w:author="Juliano Varella De Carvalho" w:date="2020-11-05T17:16:00Z">
        <w:r w:rsidR="00CE64CC" w:rsidDel="00912665">
          <w:delText>Ex</w:delText>
        </w:r>
      </w:del>
      <w:ins w:id="504" w:author="Juliano Varella De Carvalho" w:date="2020-11-05T17:16:00Z">
        <w:r w:rsidR="00912665">
          <w:t>ex</w:t>
        </w:r>
      </w:ins>
      <w:r w:rsidR="00CE64CC">
        <w:t xml:space="preserve">.: </w:t>
      </w:r>
      <w:r w:rsidR="001A18FD" w:rsidRPr="001A18FD">
        <w:t xml:space="preserve">ações sobre os componentes do </w:t>
      </w:r>
      <w:commentRangeStart w:id="505"/>
      <w:proofErr w:type="spellStart"/>
      <w:r w:rsidR="001A18FD" w:rsidRPr="001A18FD">
        <w:t>app</w:t>
      </w:r>
      <w:commentRangeEnd w:id="505"/>
      <w:proofErr w:type="spellEnd"/>
      <w:r w:rsidR="00912665">
        <w:rPr>
          <w:rStyle w:val="CommentReference"/>
        </w:rPr>
        <w:commentReference w:id="505"/>
      </w:r>
      <w:r w:rsidR="00CE64CC">
        <w:t xml:space="preserve">, </w:t>
      </w:r>
      <w:r w:rsidR="007D153C">
        <w:t>localização</w:t>
      </w:r>
      <w:r w:rsidR="00CE64CC">
        <w:t>.</w:t>
      </w:r>
    </w:p>
    <w:p w14:paraId="1ABFA8C1" w14:textId="3F522E83"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06"/>
      <w:r w:rsidR="00EF1EAD">
        <w:t>implicitamente</w:t>
      </w:r>
      <w:commentRangeEnd w:id="506"/>
      <w:r w:rsidR="00CF5FC9">
        <w:rPr>
          <w:rStyle w:val="CommentReference"/>
        </w:rPr>
        <w:commentReference w:id="506"/>
      </w:r>
      <w:r w:rsidR="008E1661">
        <w:t xml:space="preserve">, </w:t>
      </w:r>
      <w:r w:rsidR="00EF1EAD">
        <w:t xml:space="preserve">isso devido </w:t>
      </w:r>
      <w:del w:id="507" w:author="Juliano Varella De Carvalho" w:date="2020-11-05T17:17:00Z">
        <w:r w:rsidR="00EF1EAD" w:rsidDel="00912665">
          <w:delText>a</w:delText>
        </w:r>
      </w:del>
      <w:ins w:id="508" w:author="Juliano Varella De Carvalho" w:date="2020-11-05T17:17:00Z">
        <w:r w:rsidR="00912665">
          <w:t>à</w:t>
        </w:r>
      </w:ins>
      <w:r w:rsidR="00EF1EAD">
        <w:t xml:space="preserve">s limitações dos sensores e dados disponíveis na </w:t>
      </w:r>
      <w:commentRangeStart w:id="509"/>
      <w:r w:rsidR="00EF1EAD">
        <w:t xml:space="preserve">aplicação </w:t>
      </w:r>
      <w:commentRangeEnd w:id="509"/>
      <w:r w:rsidR="00CF5FC9">
        <w:rPr>
          <w:rStyle w:val="CommentReference"/>
        </w:rPr>
        <w:lastRenderedPageBreak/>
        <w:commentReference w:id="50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ListParagraph"/>
        <w:numPr>
          <w:ilvl w:val="1"/>
          <w:numId w:val="8"/>
        </w:numPr>
      </w:pPr>
      <w:r>
        <w:t>localização</w:t>
      </w:r>
    </w:p>
    <w:p w14:paraId="4CDF95E2" w14:textId="6705B670" w:rsidR="00502915" w:rsidRDefault="00502915" w:rsidP="00972812">
      <w:pPr>
        <w:pStyle w:val="ListParagraph"/>
        <w:numPr>
          <w:ilvl w:val="1"/>
          <w:numId w:val="8"/>
        </w:numPr>
      </w:pPr>
      <w:r>
        <w:t>ações</w:t>
      </w:r>
      <w:r w:rsidR="00A8362C">
        <w:t xml:space="preserve"> </w:t>
      </w:r>
      <w:r w:rsidR="00CF5FC9">
        <w:t>sobre os</w:t>
      </w:r>
      <w:r w:rsidR="00A8362C">
        <w:t xml:space="preserve"> componentes do </w:t>
      </w:r>
      <w:proofErr w:type="spellStart"/>
      <w:r w:rsidR="00A8362C">
        <w:t>app</w:t>
      </w:r>
      <w:proofErr w:type="spellEnd"/>
    </w:p>
    <w:p w14:paraId="56AFEBD8" w14:textId="3FC76D80" w:rsidR="00502915" w:rsidRDefault="00502915" w:rsidP="00972812">
      <w:pPr>
        <w:pStyle w:val="ListParagraph"/>
        <w:numPr>
          <w:ilvl w:val="1"/>
          <w:numId w:val="8"/>
        </w:numPr>
      </w:pPr>
      <w:r>
        <w:t>tempo</w:t>
      </w:r>
    </w:p>
    <w:p w14:paraId="3C400799" w14:textId="09D81936" w:rsidR="009A3482" w:rsidRDefault="009A3482" w:rsidP="00972812">
      <w:pPr>
        <w:pStyle w:val="ListParagraph"/>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ListParagraph"/>
        <w:numPr>
          <w:ilvl w:val="1"/>
          <w:numId w:val="8"/>
        </w:numPr>
      </w:pPr>
      <w:commentRangeStart w:id="510"/>
      <w:commentRangeStart w:id="511"/>
      <w:r>
        <w:t>localização</w:t>
      </w:r>
      <w:commentRangeEnd w:id="510"/>
      <w:r w:rsidR="008264A2">
        <w:rPr>
          <w:rStyle w:val="CommentReference"/>
        </w:rPr>
        <w:commentReference w:id="510"/>
      </w:r>
      <w:commentRangeEnd w:id="511"/>
      <w:r w:rsidR="001C6C9A">
        <w:rPr>
          <w:rStyle w:val="CommentReference"/>
        </w:rPr>
        <w:commentReference w:id="511"/>
      </w:r>
    </w:p>
    <w:p w14:paraId="261C9F77" w14:textId="061C673C" w:rsidR="0051636D" w:rsidRDefault="0051636D" w:rsidP="00972812">
      <w:pPr>
        <w:pStyle w:val="ListParagraph"/>
        <w:numPr>
          <w:ilvl w:val="1"/>
          <w:numId w:val="8"/>
        </w:numPr>
      </w:pPr>
      <w:r>
        <w:t>humor</w:t>
      </w:r>
    </w:p>
    <w:p w14:paraId="2075FD7D" w14:textId="1C9A3C0E" w:rsidR="0051636D" w:rsidRDefault="0051636D" w:rsidP="00972812">
      <w:pPr>
        <w:pStyle w:val="ListParagraph"/>
        <w:numPr>
          <w:ilvl w:val="1"/>
          <w:numId w:val="8"/>
        </w:numPr>
      </w:pPr>
      <w:r>
        <w:t>atividade</w:t>
      </w:r>
    </w:p>
    <w:p w14:paraId="63FEA320" w14:textId="19274DEB" w:rsidR="009A3482" w:rsidRDefault="00356B19" w:rsidP="00972812">
      <w:pPr>
        <w:pStyle w:val="ListParagraph"/>
        <w:numPr>
          <w:ilvl w:val="1"/>
          <w:numId w:val="8"/>
        </w:numPr>
      </w:pPr>
      <w:r>
        <w:t xml:space="preserve">músicas </w:t>
      </w:r>
      <w:r w:rsidR="009A3482">
        <w:t>preferidas</w:t>
      </w:r>
    </w:p>
    <w:p w14:paraId="13E4EF17" w14:textId="7ED02D4F"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del w:id="512" w:author="Juliano Varella De Carvalho" w:date="2020-11-05T17:18:00Z">
        <w:r w:rsidR="007E6CBF" w:rsidDel="00912665">
          <w:delText>, registrado para no futuro poder ser aplicado um modelo sequencial junto ao KNN</w:delText>
        </w:r>
      </w:del>
      <w:r w:rsidR="007E6CBF">
        <w:t>.</w:t>
      </w:r>
    </w:p>
    <w:p w14:paraId="10D98F62" w14:textId="37484297" w:rsidR="00512D8C" w:rsidRDefault="00A4134C" w:rsidP="00972812">
      <w:pPr>
        <w:pStyle w:val="Heading3"/>
      </w:pPr>
      <w:bookmarkStart w:id="513" w:name="_Ref42462937"/>
      <w:bookmarkStart w:id="514" w:name="_Toc55260954"/>
      <w:r>
        <w:t>O que são a</w:t>
      </w:r>
      <w:r w:rsidR="00512D8C">
        <w:t xml:space="preserve">s ações do </w:t>
      </w:r>
      <w:r w:rsidR="006B1587">
        <w:t>usuário</w:t>
      </w:r>
      <w:r>
        <w:t>?</w:t>
      </w:r>
      <w:bookmarkEnd w:id="513"/>
      <w:bookmarkEnd w:id="514"/>
    </w:p>
    <w:p w14:paraId="22431373" w14:textId="06157B7B" w:rsidR="00614F8F" w:rsidRDefault="00EF2967" w:rsidP="00972812">
      <w:r>
        <w:tab/>
        <w:t xml:space="preserve">As ações do usuário trazem diversas informações referentes ao contexto que ele está vivendo, elas auxiliam no entendimento do seu contexto e na validação da </w:t>
      </w:r>
      <w:proofErr w:type="spellStart"/>
      <w:r>
        <w:t>acuracidade</w:t>
      </w:r>
      <w:proofErr w:type="spellEnd"/>
      <w:r>
        <w:t xml:space="preserv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515"/>
      <w:commentRangeEnd w:id="515"/>
      <w:r w:rsidR="008264A2">
        <w:rPr>
          <w:rStyle w:val="CommentReference"/>
        </w:rPr>
        <w:commentReference w:id="51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Heading2"/>
      </w:pPr>
      <w:bookmarkStart w:id="516" w:name="_Toc55260955"/>
      <w:r>
        <w:t>P</w:t>
      </w:r>
      <w:r w:rsidR="00726572">
        <w:t>esquisa com usuários sobre recomendação musical</w:t>
      </w:r>
      <w:bookmarkEnd w:id="516"/>
    </w:p>
    <w:p w14:paraId="303F21D0" w14:textId="510B59F3" w:rsidR="006C7738" w:rsidRPr="006C7738" w:rsidRDefault="006C7738" w:rsidP="00972812">
      <w:r>
        <w:tab/>
      </w:r>
      <w:r w:rsidR="00F7313E">
        <w:t>Para validar o modelo de sistema de recomendação</w:t>
      </w:r>
      <w:r w:rsidR="00B2728C">
        <w:t xml:space="preserve"> </w:t>
      </w:r>
      <w:commentRangeStart w:id="517"/>
      <w:r w:rsidR="00B2728C">
        <w:t>foi</w:t>
      </w:r>
      <w:r w:rsidR="00F7313E">
        <w:t xml:space="preserve"> </w:t>
      </w:r>
      <w:r w:rsidR="00B2728C">
        <w:t xml:space="preserve">desenvolvida </w:t>
      </w:r>
      <w:commentRangeEnd w:id="517"/>
      <w:r w:rsidR="00B2728C">
        <w:rPr>
          <w:rStyle w:val="CommentReference"/>
        </w:rPr>
        <w:commentReference w:id="517"/>
      </w:r>
      <w:r w:rsidR="00F7313E">
        <w:t xml:space="preserve">uma </w:t>
      </w:r>
      <w:commentRangeStart w:id="518"/>
      <w:commentRangeStart w:id="519"/>
      <w:r w:rsidR="00F7313E">
        <w:t>aplicação</w:t>
      </w:r>
      <w:commentRangeEnd w:id="518"/>
      <w:r w:rsidR="008264A2">
        <w:rPr>
          <w:rStyle w:val="CommentReference"/>
        </w:rPr>
        <w:commentReference w:id="518"/>
      </w:r>
      <w:commentRangeEnd w:id="519"/>
      <w:r w:rsidR="001C6C9A">
        <w:rPr>
          <w:rStyle w:val="CommentReference"/>
        </w:rPr>
        <w:commentReference w:id="51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064C0B">
        <w:rPr>
          <w:highlight w:val="yellow"/>
          <w:rPrChange w:id="520" w:author="Juliano Varella De Carvalho" w:date="2020-11-05T17:20:00Z">
            <w:rPr/>
          </w:rPrChange>
        </w:rPr>
        <w:fldChar w:fldCharType="begin"/>
      </w:r>
      <w:r w:rsidR="00256BF0" w:rsidRPr="00064C0B">
        <w:rPr>
          <w:highlight w:val="yellow"/>
          <w:rPrChange w:id="521" w:author="Juliano Varella De Carvalho" w:date="2020-11-05T17:20:00Z">
            <w:rPr/>
          </w:rPrChange>
        </w:rPr>
        <w:instrText xml:space="preserve"> REF _Ref42452795 \h </w:instrText>
      </w:r>
      <w:r w:rsidR="00256BF0" w:rsidRPr="00064C0B">
        <w:rPr>
          <w:highlight w:val="yellow"/>
          <w:rPrChange w:id="522" w:author="Juliano Varella De Carvalho" w:date="2020-11-05T17:20:00Z">
            <w:rPr/>
          </w:rPrChange>
        </w:rPr>
      </w:r>
      <w:r w:rsidR="00064C0B">
        <w:rPr>
          <w:highlight w:val="yellow"/>
        </w:rPr>
        <w:instrText xml:space="preserve"> \* MERGEFORMAT </w:instrText>
      </w:r>
      <w:r w:rsidR="00256BF0" w:rsidRPr="00064C0B">
        <w:rPr>
          <w:highlight w:val="yellow"/>
          <w:rPrChange w:id="523" w:author="Juliano Varella De Carvalho" w:date="2020-11-05T17:20:00Z">
            <w:rPr/>
          </w:rPrChange>
        </w:rPr>
        <w:fldChar w:fldCharType="separate"/>
      </w:r>
      <w:r w:rsidR="00256BF0" w:rsidRPr="00064C0B">
        <w:rPr>
          <w:highlight w:val="yellow"/>
          <w:rPrChange w:id="524" w:author="Juliano Varella De Carvalho" w:date="2020-11-05T17:20:00Z">
            <w:rPr/>
          </w:rPrChange>
        </w:rPr>
        <w:t xml:space="preserve">Figura </w:t>
      </w:r>
      <w:r w:rsidR="00256BF0" w:rsidRPr="00064C0B">
        <w:rPr>
          <w:noProof/>
          <w:highlight w:val="yellow"/>
          <w:rPrChange w:id="525" w:author="Juliano Varella De Carvalho" w:date="2020-11-05T17:20:00Z">
            <w:rPr>
              <w:noProof/>
            </w:rPr>
          </w:rPrChange>
        </w:rPr>
        <w:t>11</w:t>
      </w:r>
      <w:r w:rsidR="00256BF0" w:rsidRPr="00064C0B">
        <w:rPr>
          <w:highlight w:val="yellow"/>
          <w:rPrChange w:id="526" w:author="Juliano Varella De Carvalho" w:date="2020-11-05T17:20:00Z">
            <w:rPr/>
          </w:rPrChange>
        </w:rPr>
        <w:fldChar w:fldCharType="end"/>
      </w:r>
      <w:r w:rsidR="00256BF0">
        <w:t>.</w:t>
      </w:r>
    </w:p>
    <w:p w14:paraId="66240C09" w14:textId="77777777" w:rsidR="007649CF" w:rsidRDefault="0051111E" w:rsidP="00B002DA">
      <w:pPr>
        <w:pStyle w:val="Figuras"/>
        <w:pPrChange w:id="527" w:author="Juliano Varella De Carvalho" w:date="2020-11-05T17:32:00Z">
          <w:pPr>
            <w:pStyle w:val="Figuras"/>
          </w:pPr>
        </w:pPrChange>
      </w:pPr>
      <w:commentRangeStart w:id="528"/>
      <w:commentRangeStart w:id="529"/>
      <w:commentRangeStart w:id="530"/>
      <w:r>
        <w:drawing>
          <wp:inline distT="0" distB="0" distL="0" distR="0" wp14:anchorId="5DFBBC3E" wp14:editId="3B86AE19">
            <wp:extent cx="5486400" cy="2166258"/>
            <wp:effectExtent l="12700" t="0" r="254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528"/>
      <w:commentRangeEnd w:id="529"/>
      <w:r w:rsidR="00B2728C">
        <w:rPr>
          <w:rStyle w:val="CommentReference"/>
        </w:rPr>
        <w:commentReference w:id="528"/>
      </w:r>
      <w:r w:rsidR="00215D62">
        <w:rPr>
          <w:rStyle w:val="CommentReference"/>
        </w:rPr>
        <w:commentReference w:id="529"/>
      </w:r>
      <w:commentRangeEnd w:id="530"/>
      <w:r w:rsidR="005B39DC">
        <w:rPr>
          <w:rStyle w:val="CommentReference"/>
        </w:rPr>
        <w:commentReference w:id="530"/>
      </w:r>
    </w:p>
    <w:p w14:paraId="232A08C4" w14:textId="2644B9CE" w:rsidR="002638C0" w:rsidRDefault="007649CF" w:rsidP="00972812">
      <w:pPr>
        <w:pStyle w:val="Caption"/>
      </w:pPr>
      <w:bookmarkStart w:id="531" w:name="_Ref42452795"/>
      <w:bookmarkStart w:id="532" w:name="_Toc55260887"/>
      <w:r w:rsidRPr="00064C0B">
        <w:rPr>
          <w:highlight w:val="yellow"/>
          <w:rPrChange w:id="533" w:author="Juliano Varella De Carvalho" w:date="2020-11-05T17:20:00Z">
            <w:rPr/>
          </w:rPrChange>
        </w:rPr>
        <w:t xml:space="preserve">Figura </w:t>
      </w:r>
      <w:r w:rsidR="00C7334A" w:rsidRPr="00064C0B">
        <w:rPr>
          <w:noProof/>
          <w:highlight w:val="yellow"/>
          <w:rPrChange w:id="534" w:author="Juliano Varella De Carvalho" w:date="2020-11-05T17:20:00Z">
            <w:rPr>
              <w:noProof/>
            </w:rPr>
          </w:rPrChange>
        </w:rPr>
        <w:fldChar w:fldCharType="begin"/>
      </w:r>
      <w:r w:rsidR="00C7334A" w:rsidRPr="00064C0B">
        <w:rPr>
          <w:noProof/>
          <w:highlight w:val="yellow"/>
          <w:rPrChange w:id="535" w:author="Juliano Varella De Carvalho" w:date="2020-11-05T17:20:00Z">
            <w:rPr>
              <w:noProof/>
            </w:rPr>
          </w:rPrChange>
        </w:rPr>
        <w:instrText xml:space="preserve"> SEQ Figura \* ARABIC </w:instrText>
      </w:r>
      <w:r w:rsidR="00C7334A" w:rsidRPr="00064C0B">
        <w:rPr>
          <w:noProof/>
          <w:highlight w:val="yellow"/>
          <w:rPrChange w:id="536" w:author="Juliano Varella De Carvalho" w:date="2020-11-05T17:20:00Z">
            <w:rPr>
              <w:noProof/>
            </w:rPr>
          </w:rPrChange>
        </w:rPr>
        <w:fldChar w:fldCharType="separate"/>
      </w:r>
      <w:r w:rsidR="00772326" w:rsidRPr="00064C0B">
        <w:rPr>
          <w:noProof/>
          <w:highlight w:val="yellow"/>
          <w:rPrChange w:id="537" w:author="Juliano Varella De Carvalho" w:date="2020-11-05T17:20:00Z">
            <w:rPr>
              <w:noProof/>
            </w:rPr>
          </w:rPrChange>
        </w:rPr>
        <w:t>9</w:t>
      </w:r>
      <w:r w:rsidR="00C7334A" w:rsidRPr="00064C0B">
        <w:rPr>
          <w:noProof/>
          <w:highlight w:val="yellow"/>
          <w:rPrChange w:id="538" w:author="Juliano Varella De Carvalho" w:date="2020-11-05T17:20:00Z">
            <w:rPr>
              <w:noProof/>
            </w:rPr>
          </w:rPrChange>
        </w:rPr>
        <w:fldChar w:fldCharType="end"/>
      </w:r>
      <w:bookmarkEnd w:id="531"/>
      <w:r w:rsidRPr="00064C0B">
        <w:rPr>
          <w:highlight w:val="yellow"/>
          <w:rPrChange w:id="539" w:author="Juliano Varella De Carvalho" w:date="2020-11-05T17:20:00Z">
            <w:rPr/>
          </w:rPrChange>
        </w:rPr>
        <w:t xml:space="preserve"> Etapas do desenvolvimento</w:t>
      </w:r>
      <w:r w:rsidRPr="00064C0B">
        <w:rPr>
          <w:noProof/>
          <w:highlight w:val="yellow"/>
          <w:rPrChange w:id="540" w:author="Juliano Varella De Carvalho" w:date="2020-11-05T17:20:00Z">
            <w:rPr>
              <w:noProof/>
            </w:rPr>
          </w:rPrChange>
        </w:rPr>
        <w:t xml:space="preserve"> do sistema de recomendação musical</w:t>
      </w:r>
      <w:r w:rsidRPr="00064C0B">
        <w:rPr>
          <w:highlight w:val="yellow"/>
          <w:rPrChange w:id="541" w:author="Juliano Varella De Carvalho" w:date="2020-11-05T17:20:00Z">
            <w:rPr/>
          </w:rPrChange>
        </w:rPr>
        <w:t xml:space="preserve"> </w:t>
      </w:r>
      <w:bookmarkStart w:id="542" w:name="_Hlk42442745"/>
      <w:r w:rsidRPr="00064C0B">
        <w:rPr>
          <w:highlight w:val="yellow"/>
          <w:rPrChange w:id="543" w:author="Juliano Varella De Carvalho" w:date="2020-11-05T17:20:00Z">
            <w:rPr/>
          </w:rPrChange>
        </w:rPr>
        <w:t>(próprio, 2020)</w:t>
      </w:r>
      <w:bookmarkEnd w:id="532"/>
      <w:bookmarkEnd w:id="542"/>
    </w:p>
    <w:p w14:paraId="24FD8A78" w14:textId="6C21E887" w:rsidR="00D902DF" w:rsidRDefault="00D902DF" w:rsidP="00972812">
      <w:commentRangeStart w:id="54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545"/>
      <w:r w:rsidR="00215D62">
        <w:t>ta</w:t>
      </w:r>
      <w:r w:rsidR="00C00AE5">
        <w:t>m</w:t>
      </w:r>
      <w:r w:rsidR="00215D62">
        <w:t xml:space="preserve"> entender </w:t>
      </w:r>
      <w:r w:rsidR="005C6E53">
        <w:t>suas</w:t>
      </w:r>
      <w:r>
        <w:t xml:space="preserve"> </w:t>
      </w:r>
      <w:commentRangeEnd w:id="545"/>
      <w:r w:rsidR="00064C0B">
        <w:rPr>
          <w:rStyle w:val="CommentReference"/>
        </w:rPr>
        <w:lastRenderedPageBreak/>
        <w:commentReference w:id="545"/>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544"/>
      <w:r w:rsidR="00C00AE5">
        <w:rPr>
          <w:rStyle w:val="CommentReference"/>
        </w:rPr>
        <w:commentReference w:id="544"/>
      </w:r>
    </w:p>
    <w:p w14:paraId="49CCDBDD" w14:textId="7E9121F6" w:rsidR="002D4647" w:rsidRDefault="002D4647" w:rsidP="00972812">
      <w:pPr>
        <w:pStyle w:val="Caption"/>
      </w:pPr>
      <w:bookmarkStart w:id="546" w:name="_Ref48857312"/>
      <w:bookmarkStart w:id="547" w:name="_Toc55260909"/>
      <w:commentRangeStart w:id="548"/>
      <w:r>
        <w:t xml:space="preserve">Quadro </w:t>
      </w:r>
      <w:r w:rsidR="00463D35">
        <w:fldChar w:fldCharType="begin"/>
      </w:r>
      <w:r w:rsidR="00463D35">
        <w:instrText xml:space="preserve"> SEQ Quadro \* ARABIC </w:instrText>
      </w:r>
      <w:r w:rsidR="00463D35">
        <w:fldChar w:fldCharType="separate"/>
      </w:r>
      <w:r w:rsidR="00496F40">
        <w:rPr>
          <w:noProof/>
        </w:rPr>
        <w:t>2</w:t>
      </w:r>
      <w:r w:rsidR="00463D35">
        <w:rPr>
          <w:noProof/>
        </w:rPr>
        <w:fldChar w:fldCharType="end"/>
      </w:r>
      <w:bookmarkEnd w:id="54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547"/>
      <w:commentRangeEnd w:id="548"/>
      <w:r w:rsidR="00064C0B">
        <w:rPr>
          <w:rStyle w:val="CommentReference"/>
          <w:b w:val="0"/>
          <w:iCs/>
          <w:color w:val="000000"/>
        </w:rPr>
        <w:commentReference w:id="548"/>
      </w:r>
    </w:p>
    <w:tbl>
      <w:tblPr>
        <w:tblStyle w:val="TableGrid"/>
        <w:tblW w:w="0" w:type="auto"/>
        <w:tblLook w:val="04A0" w:firstRow="1" w:lastRow="0" w:firstColumn="1" w:lastColumn="0" w:noHBand="0" w:noVBand="1"/>
        <w:tblPrChange w:id="549" w:author="Juliano Varella De Carvalho" w:date="2020-11-05T17:22:00Z">
          <w:tblPr>
            <w:tblStyle w:val="TableGrid"/>
            <w:tblW w:w="0" w:type="auto"/>
            <w:tblLook w:val="04A0" w:firstRow="1" w:lastRow="0" w:firstColumn="1" w:lastColumn="0" w:noHBand="0" w:noVBand="1"/>
          </w:tblPr>
        </w:tblPrChange>
      </w:tblPr>
      <w:tblGrid>
        <w:gridCol w:w="4531"/>
        <w:gridCol w:w="4531"/>
        <w:tblGridChange w:id="550">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551" w:author="Juliano Varella De Carvalho" w:date="2020-11-05T17:22:00Z">
              <w:tcPr>
                <w:tcW w:w="4531" w:type="dxa"/>
              </w:tcPr>
            </w:tcPrChange>
          </w:tcPr>
          <w:p w14:paraId="0AC744C5" w14:textId="0BF3E9AE" w:rsidR="00505BB9" w:rsidRPr="00064C0B" w:rsidRDefault="00505BB9" w:rsidP="00064C0B">
            <w:pPr>
              <w:jc w:val="center"/>
              <w:rPr>
                <w:b/>
                <w:bCs/>
                <w:rPrChange w:id="552" w:author="Juliano Varella De Carvalho" w:date="2020-11-05T17:22:00Z">
                  <w:rPr/>
                </w:rPrChange>
              </w:rPr>
              <w:pPrChange w:id="553" w:author="Juliano Varella De Carvalho" w:date="2020-11-05T17:22:00Z">
                <w:pPr/>
              </w:pPrChange>
            </w:pPr>
            <w:r w:rsidRPr="00064C0B">
              <w:rPr>
                <w:b/>
                <w:bCs/>
                <w:rPrChange w:id="554" w:author="Juliano Varella De Carvalho" w:date="2020-11-05T17:22:00Z">
                  <w:rPr/>
                </w:rPrChange>
              </w:rPr>
              <w:lastRenderedPageBreak/>
              <w:t>Pergunta</w:t>
            </w:r>
          </w:p>
        </w:tc>
        <w:tc>
          <w:tcPr>
            <w:tcW w:w="4531" w:type="dxa"/>
            <w:shd w:val="clear" w:color="auto" w:fill="D9D9D9" w:themeFill="background1" w:themeFillShade="D9"/>
            <w:tcPrChange w:id="555" w:author="Juliano Varella De Carvalho" w:date="2020-11-05T17:22:00Z">
              <w:tcPr>
                <w:tcW w:w="4531" w:type="dxa"/>
              </w:tcPr>
            </w:tcPrChange>
          </w:tcPr>
          <w:p w14:paraId="19A5F2D0" w14:textId="74102221" w:rsidR="00505BB9" w:rsidRPr="00064C0B" w:rsidRDefault="009C0756" w:rsidP="00064C0B">
            <w:pPr>
              <w:jc w:val="center"/>
              <w:rPr>
                <w:b/>
                <w:bCs/>
                <w:rPrChange w:id="556" w:author="Juliano Varella De Carvalho" w:date="2020-11-05T17:22:00Z">
                  <w:rPr/>
                </w:rPrChange>
              </w:rPr>
              <w:pPrChange w:id="557" w:author="Juliano Varella De Carvalho" w:date="2020-11-05T17:22:00Z">
                <w:pPr/>
              </w:pPrChange>
            </w:pPr>
            <w:r w:rsidRPr="00064C0B">
              <w:rPr>
                <w:b/>
                <w:bCs/>
                <w:rPrChange w:id="558" w:author="Juliano Varella De Carvalho" w:date="2020-11-05T17:22:00Z">
                  <w:rPr/>
                </w:rPrChange>
              </w:rPr>
              <w:t>Possíveis r</w:t>
            </w:r>
            <w:r w:rsidR="00616558" w:rsidRPr="00064C0B">
              <w:rPr>
                <w:b/>
                <w:bCs/>
                <w:rPrChange w:id="559" w:author="Juliano Varella De Carvalho" w:date="2020-11-05T17:22:00Z">
                  <w:rPr/>
                </w:rPrChange>
              </w:rPr>
              <w:t>espostas</w:t>
            </w:r>
          </w:p>
        </w:tc>
      </w:tr>
      <w:tr w:rsidR="00505BB9" w:rsidRPr="00147B6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w:t>
            </w:r>
            <w:proofErr w:type="spellStart"/>
            <w:r>
              <w:t>app</w:t>
            </w:r>
            <w:proofErr w:type="spellEnd"/>
            <w:r>
              <w:t xml:space="preserve">,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w:t>
            </w:r>
            <w:proofErr w:type="spellStart"/>
            <w:r w:rsidRPr="003C4ACB">
              <w:t>Folk</w:t>
            </w:r>
            <w:proofErr w:type="spellEnd"/>
            <w:r w:rsidRPr="003C4ACB">
              <w:t xml:space="preserve">,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Heading3"/>
      </w:pPr>
      <w:bookmarkStart w:id="560" w:name="_Toc55260956"/>
      <w:r>
        <w:t>Pré-teste</w:t>
      </w:r>
      <w:r w:rsidR="00DB0C61">
        <w:t xml:space="preserve"> do questionário</w:t>
      </w:r>
      <w:bookmarkEnd w:id="560"/>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561"/>
      <w:r w:rsidR="00D0162D">
        <w:t>delas</w:t>
      </w:r>
      <w:r w:rsidR="00C00AE5">
        <w:t>.</w:t>
      </w:r>
      <w:commentRangeEnd w:id="561"/>
      <w:r w:rsidR="00064C0B">
        <w:rPr>
          <w:rStyle w:val="CommentReference"/>
        </w:rPr>
        <w:commentReference w:id="561"/>
      </w:r>
    </w:p>
    <w:p w14:paraId="6DFEE646" w14:textId="75BD6881" w:rsidR="00F72CBA" w:rsidRDefault="00F72CBA" w:rsidP="00972812">
      <w:pPr>
        <w:pStyle w:val="Heading3"/>
      </w:pPr>
      <w:bookmarkStart w:id="562" w:name="_Toc55260957"/>
      <w:r>
        <w:t xml:space="preserve">Resultados do </w:t>
      </w:r>
      <w:r w:rsidR="00123767">
        <w:t>questionário</w:t>
      </w:r>
      <w:bookmarkEnd w:id="562"/>
    </w:p>
    <w:p w14:paraId="3715E4DD" w14:textId="672F3D08" w:rsidR="005859BD" w:rsidRDefault="005859BD" w:rsidP="00972812">
      <w:r>
        <w:tab/>
      </w:r>
      <w:commentRangeStart w:id="563"/>
      <w:r>
        <w:t xml:space="preserve">Com um alcance maior do que 1000 pessoas, sendo 800 funcionários da CWI que possuem acesso ao Slack, 200 pessoas alcançadas através do Instagram e demais divulgações que tiveram, </w:t>
      </w:r>
      <w:commentRangeEnd w:id="563"/>
      <w:r>
        <w:rPr>
          <w:rStyle w:val="CommentReference"/>
        </w:rPr>
        <w:commentReference w:id="563"/>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ins w:id="564" w:author="Juliano Varella De Carvalho" w:date="2020-11-05T17:24:00Z">
        <w:r w:rsidR="00064C0B">
          <w:t xml:space="preserve"> dos dias posteriores</w:t>
        </w:r>
      </w:ins>
      <w:r>
        <w:t xml:space="preserve">, foi enviado a outras redes sociais, como WhatsApp, Slack (empresarial), </w:t>
      </w:r>
      <w:proofErr w:type="spellStart"/>
      <w:r>
        <w:t>Twitter</w:t>
      </w:r>
      <w:proofErr w:type="spellEnd"/>
      <w:r>
        <w:t xml:space="preserve"> e </w:t>
      </w:r>
      <w:proofErr w:type="spellStart"/>
      <w:r>
        <w:t>Facebook</w:t>
      </w:r>
      <w:proofErr w:type="spellEnd"/>
      <w:r>
        <w:t xml:space="preserve">. O </w:t>
      </w:r>
      <w:r>
        <w:lastRenderedPageBreak/>
        <w:t>seu fechamento foi realizado no dia 18 de julho de 2020, somando o total de 12 dias em que o ele ficou aberto.</w:t>
      </w:r>
      <w:commentRangeStart w:id="565"/>
      <w:commentRangeEnd w:id="565"/>
      <w:r>
        <w:rPr>
          <w:rStyle w:val="CommentReference"/>
        </w:rPr>
        <w:commentReference w:id="565"/>
      </w:r>
      <w:r w:rsidR="008E468C">
        <w:t xml:space="preserve"> </w:t>
      </w:r>
      <w:commentRangeStart w:id="566"/>
      <w:r w:rsidR="008E468C">
        <w:t xml:space="preserve">Link para as respostas do questionário: </w:t>
      </w:r>
      <w:hyperlink r:id="rId44" w:history="1">
        <w:r w:rsidR="008E468C" w:rsidRPr="00275A69">
          <w:rPr>
            <w:rStyle w:val="Hyperlink"/>
          </w:rPr>
          <w:t>https://forms.gle/FKW5iJBhT7oEa18eA</w:t>
        </w:r>
      </w:hyperlink>
      <w:r w:rsidR="008E468C">
        <w:t xml:space="preserve"> </w:t>
      </w:r>
      <w:commentRangeEnd w:id="566"/>
      <w:r w:rsidR="00064C0B">
        <w:rPr>
          <w:rStyle w:val="CommentReference"/>
        </w:rPr>
        <w:commentReference w:id="566"/>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w:t>
      </w:r>
      <w:proofErr w:type="spellStart"/>
      <w:r w:rsidR="0077460B">
        <w:t>Youtube</w:t>
      </w:r>
      <w:proofErr w:type="spellEnd"/>
      <w:r>
        <w:t xml:space="preserve"> </w:t>
      </w:r>
      <w:r w:rsidR="0077460B">
        <w:t xml:space="preserve">com 103 respostas (variadas entre 86 no </w:t>
      </w:r>
      <w:proofErr w:type="spellStart"/>
      <w:r w:rsidR="0077460B">
        <w:t>Youtube</w:t>
      </w:r>
      <w:proofErr w:type="spellEnd"/>
      <w:r w:rsidR="0077460B">
        <w:t xml:space="preserve"> Music, e 17 tratando sobre o </w:t>
      </w:r>
      <w:proofErr w:type="spellStart"/>
      <w:r w:rsidR="0077460B">
        <w:t>Youtube</w:t>
      </w:r>
      <w:proofErr w:type="spellEnd"/>
      <w:r w:rsidR="0077460B">
        <w:t xml:space="preserve"> clássico).</w:t>
      </w:r>
    </w:p>
    <w:p w14:paraId="27E4F469" w14:textId="3FD2F565"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567"/>
      <w:r>
        <w:t xml:space="preserve">de </w:t>
      </w:r>
      <w:r w:rsidR="00EF0264">
        <w:t>recomendação</w:t>
      </w:r>
      <w:r>
        <w:t xml:space="preserve"> musical</w:t>
      </w:r>
      <w:commentRangeEnd w:id="567"/>
      <w:r w:rsidR="00F372BC">
        <w:rPr>
          <w:rStyle w:val="CommentReference"/>
        </w:rPr>
        <w:commentReference w:id="567"/>
      </w:r>
      <w:ins w:id="568" w:author="Juliano Varella De Carvalho" w:date="2020-11-05T17:26:00Z">
        <w:r w:rsidR="00064C0B">
          <w:t>.</w:t>
        </w:r>
      </w:ins>
      <w:del w:id="569" w:author="Juliano Varella De Carvalho" w:date="2020-11-05T17:25:00Z">
        <w:r w:rsidR="0033089C" w:rsidDel="00064C0B">
          <w:delText>,</w:delText>
        </w:r>
      </w:del>
      <w:r w:rsidR="0033089C">
        <w:t xml:space="preserve"> </w:t>
      </w:r>
      <w:del w:id="570" w:author="Juliano Varella De Carvalho" w:date="2020-11-05T17:26:00Z">
        <w:r w:rsidR="0033089C" w:rsidDel="00064C0B">
          <w:delText>e a</w:delText>
        </w:r>
      </w:del>
      <w:ins w:id="571" w:author="Juliano Varella De Carvalho" w:date="2020-11-05T17:26:00Z">
        <w:r w:rsidR="00064C0B">
          <w:t>A pergunta</w:t>
        </w:r>
      </w:ins>
      <w:r w:rsidR="0033089C">
        <w:t xml:space="preserve"> “</w:t>
      </w:r>
      <w:r w:rsidR="0033089C" w:rsidRPr="0033089C">
        <w:t>Você acredita que o contexto poderia melhorar essas recomendações?</w:t>
      </w:r>
      <w:r w:rsidR="0033089C">
        <w:t>”</w:t>
      </w:r>
      <w:ins w:id="572" w:author="Juliano Varella De Carvalho" w:date="2020-11-05T17:26:00Z">
        <w:r w:rsidR="00064C0B">
          <w:t xml:space="preserve"> </w:t>
        </w:r>
      </w:ins>
      <w:del w:id="573" w:author="Juliano Varella De Carvalho" w:date="2020-11-05T17:26:00Z">
        <w:r w:rsidR="0033089C" w:rsidDel="00064C0B">
          <w:delText xml:space="preserve"> </w:delText>
        </w:r>
      </w:del>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574" w:author="Juliano Varella De Carvalho" w:date="2020-11-05T17:26:00Z">
        <w:r w:rsidR="007E689E" w:rsidDel="00064C0B">
          <w:delText xml:space="preserve">esse trabalho </w:delText>
        </w:r>
        <w:r w:rsidR="00A510E7" w:rsidDel="00064C0B">
          <w:delText xml:space="preserve">tem </w:delText>
        </w:r>
      </w:del>
      <w:ins w:id="575" w:author="Juliano Varella De Carvalho" w:date="2020-11-05T17:26:00Z">
        <w:r w:rsidR="00064C0B">
          <w:t xml:space="preserve">há </w:t>
        </w:r>
      </w:ins>
      <w:r w:rsidR="007E689E">
        <w:t xml:space="preserve">espaço para agregar qualidade </w:t>
      </w:r>
      <w:r w:rsidR="00A510E7">
        <w:t xml:space="preserve">às </w:t>
      </w:r>
      <w:r w:rsidR="007E689E">
        <w:t>recomendações musicais</w:t>
      </w:r>
      <w:ins w:id="576" w:author="Juliano Varella De Carvalho" w:date="2020-11-05T17:26:00Z">
        <w:r w:rsidR="00064C0B">
          <w:t>, segundo a opinião dos respondentes</w:t>
        </w:r>
      </w:ins>
      <w:r>
        <w:t>.</w:t>
      </w:r>
    </w:p>
    <w:p w14:paraId="094FABD9" w14:textId="4CCE54B5" w:rsidR="003A615F" w:rsidRDefault="003A615F" w:rsidP="00972812">
      <w:r>
        <w:tab/>
      </w:r>
      <w:commentRangeStart w:id="577"/>
      <w:r w:rsidR="00710204">
        <w:t xml:space="preserve">Para aperfeiçoar a visão do trabalho </w:t>
      </w:r>
      <w:del w:id="578" w:author="Juliano Varella De Carvalho" w:date="2020-11-05T17:26:00Z">
        <w:r w:rsidR="00710204" w:rsidDel="00064C0B">
          <w:delText xml:space="preserve">das </w:delText>
        </w:r>
      </w:del>
      <w:ins w:id="579" w:author="Juliano Varella De Carvalho" w:date="2020-11-05T17:26:00Z">
        <w:r w:rsidR="00064C0B">
          <w:t xml:space="preserve">sobre as </w:t>
        </w:r>
      </w:ins>
      <w:r w:rsidR="00710204">
        <w:t xml:space="preserve">características </w:t>
      </w:r>
      <w:ins w:id="580" w:author="Juliano Varella De Carvalho" w:date="2020-11-05T17:26:00Z">
        <w:r w:rsidR="00064C0B">
          <w:t xml:space="preserve">que </w:t>
        </w:r>
      </w:ins>
      <w:r w:rsidR="00710204">
        <w:t xml:space="preserve">possuem maior importância, </w:t>
      </w:r>
      <w:del w:id="581" w:author="Juliano Varella De Carvalho" w:date="2020-11-05T17:27:00Z">
        <w:r w:rsidR="00710204" w:rsidDel="00064C0B">
          <w:delText xml:space="preserve">foi </w:delText>
        </w:r>
      </w:del>
      <w:ins w:id="582" w:author="Juliano Varella De Carvalho" w:date="2020-11-05T17:27:00Z">
        <w:r w:rsidR="00064C0B">
          <w:t xml:space="preserve">foram </w:t>
        </w:r>
      </w:ins>
      <w:del w:id="583" w:author="Juliano Varella De Carvalho" w:date="2020-11-05T17:27:00Z">
        <w:r w:rsidR="00710204" w:rsidDel="00064C0B">
          <w:delText xml:space="preserve">realizado </w:delText>
        </w:r>
      </w:del>
      <w:ins w:id="584" w:author="Juliano Varella De Carvalho" w:date="2020-11-05T17:27:00Z">
        <w:r w:rsidR="00064C0B">
          <w:t xml:space="preserve">realizadas </w:t>
        </w:r>
      </w:ins>
      <w:r w:rsidR="00710204">
        <w:t xml:space="preserve">as perguntas </w:t>
      </w:r>
      <w:commentRangeStart w:id="585"/>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del w:id="586" w:author="Juliano Varella De Carvalho" w:date="2020-11-05T17:27:00Z">
        <w:r w:rsidR="006C6BA1" w:rsidDel="00064C0B">
          <w:delText>de</w:delText>
        </w:r>
        <w:r w:rsidR="00D82FC9" w:rsidDel="00064C0B">
          <w:delText xml:space="preserve"> </w:delText>
        </w:r>
      </w:del>
      <w:r w:rsidR="00440190">
        <w:t xml:space="preserve">características </w:t>
      </w:r>
      <w:r w:rsidR="006C6BA1">
        <w:t>que mais influenciam</w:t>
      </w:r>
      <w:r w:rsidR="00440190">
        <w:t xml:space="preserve"> os usuários na escolha de uma </w:t>
      </w:r>
      <w:r w:rsidR="00B46B67">
        <w:t>música</w:t>
      </w:r>
      <w:r w:rsidR="00440190">
        <w:t>.</w:t>
      </w:r>
      <w:commentRangeEnd w:id="577"/>
      <w:r w:rsidR="00726572">
        <w:rPr>
          <w:rStyle w:val="CommentReference"/>
        </w:rPr>
        <w:commentReference w:id="577"/>
      </w:r>
      <w:commentRangeEnd w:id="585"/>
      <w:r w:rsidR="00064C0B">
        <w:rPr>
          <w:rStyle w:val="CommentReference"/>
        </w:rPr>
        <w:commentReference w:id="585"/>
      </w:r>
    </w:p>
    <w:p w14:paraId="0EE24784" w14:textId="5D70ACFA" w:rsidR="00D26EEE" w:rsidRDefault="00CF14F8" w:rsidP="00972812">
      <w:r>
        <w:tab/>
        <w:t xml:space="preserve">Visando entender o comportamento do público, </w:t>
      </w:r>
      <w:del w:id="587" w:author="Juliano Varella De Carvalho" w:date="2020-11-05T17:27:00Z">
        <w:r w:rsidDel="00064C0B">
          <w:delText xml:space="preserve">foi </w:delText>
        </w:r>
      </w:del>
      <w:ins w:id="588" w:author="Juliano Varella De Carvalho" w:date="2020-11-05T17:27:00Z">
        <w:r w:rsidR="00064C0B">
          <w:t xml:space="preserve">foram </w:t>
        </w:r>
      </w:ins>
      <w:del w:id="589" w:author="Juliano Varella De Carvalho" w:date="2020-11-05T17:27:00Z">
        <w:r w:rsidDel="00064C0B">
          <w:delText xml:space="preserve">feito </w:delText>
        </w:r>
      </w:del>
      <w:ins w:id="590" w:author="Juliano Varella De Carvalho" w:date="2020-11-05T17:27:00Z">
        <w:r w:rsidR="00064C0B">
          <w:t xml:space="preserve">feitas </w:t>
        </w:r>
      </w:ins>
      <w:r>
        <w:t>a</w:t>
      </w:r>
      <w:r w:rsidR="00716764">
        <w:t>s</w:t>
      </w:r>
      <w:r>
        <w:t xml:space="preserve"> pergunta</w:t>
      </w:r>
      <w:r w:rsidR="00716764">
        <w:t>s</w:t>
      </w:r>
      <w:r>
        <w:t xml:space="preserve"> “</w:t>
      </w:r>
      <w:r w:rsidR="00D26EEE" w:rsidRPr="00D26EEE">
        <w:t>O que costuma te influenciar na escolha da música?</w:t>
      </w:r>
      <w:r>
        <w:t>”</w:t>
      </w:r>
      <w:ins w:id="591" w:author="Juliano Varella De Carvalho" w:date="2020-11-05T17:27:00Z">
        <w:r w:rsidR="00064C0B">
          <w:t>,</w:t>
        </w:r>
      </w:ins>
      <w:r w:rsidR="00716764">
        <w:t xml:space="preserve"> e “</w:t>
      </w:r>
      <w:r w:rsidR="00716764" w:rsidRPr="00D26EEE">
        <w:t>O que você faz quando gosta ou não de uma música?</w:t>
      </w:r>
      <w:r w:rsidR="00716764">
        <w:t>”.</w:t>
      </w:r>
      <w:r w:rsidR="00FD7277">
        <w:t xml:space="preserve"> </w:t>
      </w:r>
      <w:commentRangeStart w:id="592"/>
      <w:r w:rsidR="00FD7277">
        <w:t>Dessa maneira, foi possível compreender as características mais importantes a serem consideradas no modelo e ordem da aplicação.</w:t>
      </w:r>
      <w:commentRangeEnd w:id="592"/>
      <w:r w:rsidR="00064C0B">
        <w:rPr>
          <w:rStyle w:val="CommentReference"/>
        </w:rPr>
        <w:commentReference w:id="592"/>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5C759F71"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entender </w:t>
      </w:r>
      <w:del w:id="593" w:author="Juliano Varella De Carvalho" w:date="2020-11-05T17:29:00Z">
        <w:r w:rsidR="00D07245" w:rsidDel="00064C0B">
          <w:delText xml:space="preserve">que não era um </w:delText>
        </w:r>
        <w:r w:rsidR="004B071B" w:rsidDel="00064C0B">
          <w:delText>público</w:delText>
        </w:r>
        <w:r w:rsidR="00D07245" w:rsidDel="00064C0B">
          <w:delText xml:space="preserve"> intenso, pois nas respostas,</w:delText>
        </w:r>
      </w:del>
      <w:ins w:id="594" w:author="Juliano Varella De Carvalho" w:date="2020-11-05T17:29:00Z">
        <w:r w:rsidR="00064C0B">
          <w:t xml:space="preserve"> que</w:t>
        </w:r>
      </w:ins>
      <w:r w:rsidR="00D07245">
        <w:t xml:space="preserve"> mais de 50%</w:t>
      </w:r>
      <w:ins w:id="595" w:author="Juliano Varella De Carvalho" w:date="2020-11-05T17:29:00Z">
        <w:r w:rsidR="00064C0B">
          <w:t xml:space="preserve"> dos respondentes</w:t>
        </w:r>
      </w:ins>
      <w:r w:rsidR="00D07245">
        <w:t xml:space="preserve"> ouvia de 0 a 10horas por semana.</w:t>
      </w:r>
      <w:r w:rsidR="00C05858">
        <w:t xml:space="preserve"> </w:t>
      </w:r>
    </w:p>
    <w:p w14:paraId="066C13DF" w14:textId="664D973F" w:rsidR="00E164B4" w:rsidRDefault="00005CD2" w:rsidP="00972812">
      <w:r>
        <w:tab/>
        <w:t xml:space="preserve">Visando realizar um </w:t>
      </w:r>
      <w:commentRangeStart w:id="596"/>
      <w:proofErr w:type="spellStart"/>
      <w:r w:rsidRPr="00064C0B">
        <w:rPr>
          <w:i/>
          <w:iCs w:val="0"/>
          <w:rPrChange w:id="597" w:author="Juliano Varella De Carvalho" w:date="2020-11-05T17:29:00Z">
            <w:rPr/>
          </w:rPrChange>
        </w:rPr>
        <w:t>Cold</w:t>
      </w:r>
      <w:proofErr w:type="spellEnd"/>
      <w:r w:rsidRPr="00064C0B">
        <w:rPr>
          <w:i/>
          <w:iCs w:val="0"/>
          <w:rPrChange w:id="598" w:author="Juliano Varella De Carvalho" w:date="2020-11-05T17:29:00Z">
            <w:rPr/>
          </w:rPrChange>
        </w:rPr>
        <w:t xml:space="preserve"> Start</w:t>
      </w:r>
      <w:r>
        <w:t xml:space="preserve"> </w:t>
      </w:r>
      <w:commentRangeEnd w:id="596"/>
      <w:r w:rsidR="00CB5A3E">
        <w:rPr>
          <w:rStyle w:val="CommentReference"/>
        </w:rPr>
        <w:commentReference w:id="596"/>
      </w:r>
      <w:r>
        <w:t>na aplicação, foi criad</w:t>
      </w:r>
      <w:ins w:id="599" w:author="Juliano Varella De Carvalho" w:date="2020-11-05T17:30:00Z">
        <w:r w:rsidR="00CB5A3E">
          <w:t>a</w:t>
        </w:r>
      </w:ins>
      <w:del w:id="600" w:author="Juliano Varella De Carvalho" w:date="2020-11-05T17:30:00Z">
        <w:r w:rsidDel="00CB5A3E">
          <w:delText>o</w:delText>
        </w:r>
      </w:del>
      <w:r>
        <w:t xml:space="preserve"> a pergunta “</w:t>
      </w:r>
      <w:r w:rsidR="00E164B4" w:rsidRPr="00E164B4">
        <w:t>Quais são os gêneros musicais que gosta de escutar?</w:t>
      </w:r>
      <w:r>
        <w:t xml:space="preserve">”, </w:t>
      </w:r>
      <w:del w:id="601" w:author="Juliano Varella De Carvalho" w:date="2020-11-05T17:30:00Z">
        <w:r w:rsidDel="00CB5A3E">
          <w:delText xml:space="preserve">visando </w:delText>
        </w:r>
      </w:del>
      <w:ins w:id="602" w:author="Juliano Varella De Carvalho" w:date="2020-11-05T17:30:00Z">
        <w:r w:rsidR="00CB5A3E">
          <w:t xml:space="preserve">e </w:t>
        </w:r>
      </w:ins>
      <w:r>
        <w:t xml:space="preserve">colocar as principais respostas </w:t>
      </w:r>
      <w:del w:id="603" w:author="Juliano Varella De Carvalho" w:date="2020-11-05T17:30:00Z">
        <w:r w:rsidDel="00CB5A3E">
          <w:delText xml:space="preserve">ao </w:delText>
        </w:r>
      </w:del>
      <w:ins w:id="604" w:author="Juliano Varella De Carvalho" w:date="2020-11-05T17:30:00Z">
        <w:r w:rsidR="00CB5A3E">
          <w:t xml:space="preserve">no </w:t>
        </w:r>
      </w:ins>
      <w:proofErr w:type="spellStart"/>
      <w:r w:rsidRPr="00CB5A3E">
        <w:rPr>
          <w:i/>
          <w:iCs w:val="0"/>
          <w:rPrChange w:id="605" w:author="Juliano Varella De Carvalho" w:date="2020-11-05T17:30:00Z">
            <w:rPr/>
          </w:rPrChange>
        </w:rPr>
        <w:t>plugin</w:t>
      </w:r>
      <w:proofErr w:type="spellEnd"/>
      <w:ins w:id="606" w:author="Juliano Varella De Carvalho" w:date="2020-11-05T17:30:00Z">
        <w:r w:rsidR="00CB5A3E">
          <w:t xml:space="preserve"> a ser criado</w:t>
        </w:r>
      </w:ins>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003C55B3" w:rsidR="00C049E1" w:rsidRDefault="00C05858" w:rsidP="00972812">
      <w:r>
        <w:tab/>
      </w:r>
      <w:r w:rsidR="00173EA6">
        <w:t xml:space="preserve">Respeitando a privacidade do público, foi </w:t>
      </w:r>
      <w:del w:id="607" w:author="Juliano Varella De Carvalho" w:date="2020-11-05T17:30:00Z">
        <w:r w:rsidR="00173EA6" w:rsidDel="00CB5A3E">
          <w:delText xml:space="preserve">feito </w:delText>
        </w:r>
      </w:del>
      <w:ins w:id="608" w:author="Juliano Varella De Carvalho" w:date="2020-11-05T17:30:00Z">
        <w:r w:rsidR="00CB5A3E">
          <w:t xml:space="preserve">feita </w:t>
        </w:r>
      </w:ins>
      <w:r w:rsidR="00173EA6">
        <w:t>a pergunta “</w:t>
      </w:r>
      <w:r w:rsidR="00C049E1" w:rsidRPr="00C049E1">
        <w:t>Gostaria de participar de uma pesquisa que visa melhorar a recomendação musical?</w:t>
      </w:r>
      <w:r w:rsidR="00173EA6">
        <w:t>”, a qual</w:t>
      </w:r>
      <w:del w:id="609" w:author="Juliano Varella De Carvalho" w:date="2020-11-05T17:30:00Z">
        <w:r w:rsidR="00173EA6" w:rsidDel="00CB5A3E">
          <w:delText>,</w:delText>
        </w:r>
      </w:del>
      <w:r w:rsidR="00173EA6">
        <w:t xml:space="preserve"> foi utilizada para filtrar somente os usuários que aceitaram ela para enviar o convite </w:t>
      </w:r>
      <w:del w:id="610" w:author="Juliano Varella De Carvalho" w:date="2020-11-05T17:30:00Z">
        <w:r w:rsidR="00173EA6" w:rsidDel="00CB5A3E">
          <w:delText xml:space="preserve">para </w:delText>
        </w:r>
      </w:del>
      <w:ins w:id="611" w:author="Juliano Varella De Carvalho" w:date="2020-11-05T17:30:00Z">
        <w:r w:rsidR="00CB5A3E">
          <w:t>de uso futuro do</w:t>
        </w:r>
      </w:ins>
      <w:del w:id="612" w:author="Juliano Varella De Carvalho" w:date="2020-11-05T17:30:00Z">
        <w:r w:rsidR="00173EA6" w:rsidDel="00CB5A3E">
          <w:delText>participar do</w:delText>
        </w:r>
      </w:del>
      <w:r w:rsidR="00173EA6">
        <w:t xml:space="preserve"> </w:t>
      </w:r>
      <w:proofErr w:type="spellStart"/>
      <w:r w:rsidR="00173EA6" w:rsidRPr="003E5C3C">
        <w:rPr>
          <w:i/>
          <w:iCs w:val="0"/>
        </w:rPr>
        <w:t>plugin</w:t>
      </w:r>
      <w:proofErr w:type="spellEnd"/>
      <w:r w:rsidR="00173EA6">
        <w:t>.</w:t>
      </w:r>
    </w:p>
    <w:p w14:paraId="032559F2" w14:textId="6288EAE1" w:rsidR="00C049E1" w:rsidRDefault="00F9027D" w:rsidP="00972812">
      <w:r>
        <w:tab/>
      </w:r>
      <w:r w:rsidR="00C635FB">
        <w:t>A pergunta “</w:t>
      </w:r>
      <w:r w:rsidR="00C049E1" w:rsidRPr="00C049E1">
        <w:t>Sua idade</w:t>
      </w:r>
      <w:r w:rsidR="00C635FB">
        <w:t>” foi feita para obter conhecimento d</w:t>
      </w:r>
      <w:ins w:id="613" w:author="Juliano Varella De Carvalho" w:date="2020-11-05T17:31:00Z">
        <w:r w:rsidR="00CB5A3E">
          <w:t xml:space="preserve">a faixa </w:t>
        </w:r>
      </w:ins>
      <w:del w:id="614" w:author="Juliano Varella De Carvalho" w:date="2020-11-05T17:31:00Z">
        <w:r w:rsidR="00C635FB" w:rsidDel="00CB5A3E">
          <w:delText xml:space="preserve">o range </w:delText>
        </w:r>
      </w:del>
      <w:r w:rsidR="00C635FB">
        <w:t>de idade</w:t>
      </w:r>
      <w:del w:id="615" w:author="Juliano Varella De Carvalho" w:date="2020-11-05T17:31:00Z">
        <w:r w:rsidR="00C635FB" w:rsidDel="00CB5A3E">
          <w:delText xml:space="preserve"> que estávamos lidando na aplicação, e assim, desenvolver as facilidades</w:delText>
        </w:r>
        <w:r w:rsidR="00D515CF" w:rsidDel="00CB5A3E">
          <w:delText xml:space="preserve"> visuais</w:delText>
        </w:r>
        <w:r w:rsidR="00C635FB" w:rsidDel="00CB5A3E">
          <w:delText xml:space="preserve"> necessárias conforme a idade</w:delText>
        </w:r>
      </w:del>
      <w:r w:rsidR="00C635FB">
        <w:t>.</w:t>
      </w:r>
      <w:r w:rsidR="00172141">
        <w:t xml:space="preserve"> </w:t>
      </w:r>
      <w:r w:rsidR="00D47A09">
        <w:t>Durante o envio do questionário, o escopo do trabalho estava em aberto, por isso, foi feit</w:t>
      </w:r>
      <w:ins w:id="616" w:author="Juliano Varella De Carvalho" w:date="2020-11-05T17:31:00Z">
        <w:r w:rsidR="00CB5A3E">
          <w:t>a</w:t>
        </w:r>
      </w:ins>
      <w:del w:id="617" w:author="Juliano Varella De Carvalho" w:date="2020-11-05T17:31:00Z">
        <w:r w:rsidR="00D47A09" w:rsidDel="00CB5A3E">
          <w:delText>o</w:delText>
        </w:r>
      </w:del>
      <w:r w:rsidR="00D47A09">
        <w:t xml:space="preserve"> a pergunta “</w:t>
      </w:r>
      <w:r w:rsidR="00C049E1" w:rsidRPr="00C049E1">
        <w:t>Dicas e sugestões?</w:t>
      </w:r>
      <w:r w:rsidR="00D47A09">
        <w:t xml:space="preserve">”. </w:t>
      </w:r>
      <w:commentRangeStart w:id="618"/>
      <w:r w:rsidR="00D47A09">
        <w:t>Assim, foi possível obter ideias do público para aplicar no modelo</w:t>
      </w:r>
      <w:r w:rsidR="006B706A">
        <w:t>.</w:t>
      </w:r>
      <w:commentRangeEnd w:id="618"/>
      <w:r w:rsidR="00CB5A3E">
        <w:rPr>
          <w:rStyle w:val="CommentReference"/>
        </w:rPr>
        <w:commentReference w:id="618"/>
      </w:r>
    </w:p>
    <w:p w14:paraId="4C4127A1" w14:textId="453592F1" w:rsidR="00C076B3" w:rsidRDefault="00C076B3" w:rsidP="00972812">
      <w:pPr>
        <w:pStyle w:val="Heading2"/>
      </w:pPr>
      <w:bookmarkStart w:id="619" w:name="_Toc55260958"/>
      <w:r>
        <w:t>Desenvolvimento Do plugin</w:t>
      </w:r>
      <w:bookmarkEnd w:id="619"/>
    </w:p>
    <w:p w14:paraId="4EB2049E" w14:textId="3D68F9D3" w:rsidR="00411CBF" w:rsidRDefault="00C076B3" w:rsidP="00972812">
      <w:pPr>
        <w:rPr>
          <w:ins w:id="620" w:author="Juliano Varella De Carvalho" w:date="2020-11-05T17:35:00Z"/>
        </w:rPr>
      </w:pPr>
      <w:r>
        <w:tab/>
        <w:t>Para obter os dados dos usuários, foi desenvolvid</w:t>
      </w:r>
      <w:ins w:id="621" w:author="Juliano Varella De Carvalho" w:date="2020-11-05T17:32:00Z">
        <w:r w:rsidR="00B002DA">
          <w:t>a</w:t>
        </w:r>
      </w:ins>
      <w:del w:id="622" w:author="Juliano Varella De Carvalho" w:date="2020-11-05T17:32:00Z">
        <w:r w:rsidDel="00B002DA">
          <w:delText>o</w:delText>
        </w:r>
      </w:del>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7F44ED90" w14:textId="125AAC52" w:rsidR="00B002DA" w:rsidRDefault="00B002DA" w:rsidP="00972812">
      <w:pPr>
        <w:rPr>
          <w:ins w:id="623" w:author="Juliano Varella De Carvalho" w:date="2020-11-05T17:35:00Z"/>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4" w:author="Juliano Varella De Carvalho" w:date="2020-11-05T17:36:00Z">
          <w:tblPr>
            <w:tblStyle w:val="TableGrid"/>
            <w:tblW w:w="0" w:type="auto"/>
            <w:tblLook w:val="04A0" w:firstRow="1" w:lastRow="0" w:firstColumn="1" w:lastColumn="0" w:noHBand="0" w:noVBand="1"/>
          </w:tblPr>
        </w:tblPrChange>
      </w:tblPr>
      <w:tblGrid>
        <w:gridCol w:w="4531"/>
        <w:gridCol w:w="4531"/>
        <w:tblGridChange w:id="625">
          <w:tblGrid>
            <w:gridCol w:w="4531"/>
            <w:gridCol w:w="4531"/>
          </w:tblGrid>
        </w:tblGridChange>
      </w:tblGrid>
      <w:tr w:rsidR="00B002DA" w14:paraId="10577A93" w14:textId="77777777" w:rsidTr="00B002DA">
        <w:trPr>
          <w:jc w:val="center"/>
          <w:ins w:id="626" w:author="Juliano Varella De Carvalho" w:date="2020-11-05T17:35:00Z"/>
        </w:trPr>
        <w:tc>
          <w:tcPr>
            <w:tcW w:w="4531" w:type="dxa"/>
            <w:tcPrChange w:id="627" w:author="Juliano Varella De Carvalho" w:date="2020-11-05T17:36:00Z">
              <w:tcPr>
                <w:tcW w:w="4531" w:type="dxa"/>
              </w:tcPr>
            </w:tcPrChange>
          </w:tcPr>
          <w:p w14:paraId="03EAEDC4" w14:textId="434FAE4C" w:rsidR="00B002DA" w:rsidRDefault="00B002DA" w:rsidP="00972812">
            <w:pPr>
              <w:rPr>
                <w:ins w:id="628" w:author="Juliano Varella De Carvalho" w:date="2020-11-05T17:35:00Z"/>
              </w:rPr>
            </w:pPr>
            <w:ins w:id="629" w:author="Juliano Varella De Carvalho" w:date="2020-11-05T17:35:00Z">
              <w: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Change w:id="630" w:author="Juliano Varella De Carvalho" w:date="2020-11-05T17:36:00Z">
              <w:tcPr>
                <w:tcW w:w="4531" w:type="dxa"/>
              </w:tcPr>
            </w:tcPrChange>
          </w:tcPr>
          <w:p w14:paraId="66B03112" w14:textId="619F2B88" w:rsidR="00B002DA" w:rsidRDefault="00B002DA" w:rsidP="00B002DA">
            <w:pPr>
              <w:jc w:val="right"/>
              <w:rPr>
                <w:ins w:id="631" w:author="Juliano Varella De Carvalho" w:date="2020-11-05T17:35:00Z"/>
              </w:rPr>
              <w:pPrChange w:id="632" w:author="Juliano Varella De Carvalho" w:date="2020-11-05T17:36:00Z">
                <w:pPr/>
              </w:pPrChange>
            </w:pPr>
            <w:ins w:id="633" w:author="Juliano Varella De Carvalho" w:date="2020-11-05T17:35:00Z">
              <w: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B9174C5" w14:textId="77777777" w:rsidR="00B002DA" w:rsidDel="00B002DA" w:rsidRDefault="00B002DA" w:rsidP="00972812">
      <w:pPr>
        <w:rPr>
          <w:del w:id="634" w:author="Juliano Varella De Carvalho" w:date="2020-11-05T17:36:00Z"/>
        </w:rPr>
      </w:pPr>
    </w:p>
    <w:p w14:paraId="30EC6070" w14:textId="4433CDEC" w:rsidR="00F31D61" w:rsidRDefault="00B61F3A" w:rsidP="00B002DA">
      <w:pPr>
        <w:pStyle w:val="Figuras"/>
        <w:jc w:val="both"/>
        <w:pPrChange w:id="635" w:author="Juliano Varella De Carvalho" w:date="2020-11-05T17:36:00Z">
          <w:pPr>
            <w:pStyle w:val="Figuras"/>
          </w:pPr>
        </w:pPrChange>
      </w:pPr>
      <w:del w:id="636" w:author="Juliano Varella De Carvalho" w:date="2020-11-05T17:35:00Z">
        <w:r w:rsidDel="00B002DA">
          <w:drawing>
            <wp:inline distT="0" distB="0" distL="0" distR="0" wp14:anchorId="56A47CF6" wp14:editId="75471724">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rsidDel="00B002DA">
          <w:drawing>
            <wp:inline distT="0" distB="0" distL="0" distR="0" wp14:anchorId="1C6ECB46" wp14:editId="126FAF27">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58A279DC" w14:textId="330632CE" w:rsidR="00F31D61" w:rsidRPr="00F31D61" w:rsidRDefault="00B61F3A" w:rsidP="00F31D61">
      <w:pPr>
        <w:pStyle w:val="Caption"/>
      </w:pPr>
      <w:bookmarkStart w:id="637" w:name="_Ref54973492"/>
      <w:bookmarkStart w:id="638" w:name="_Toc55260888"/>
      <w:r w:rsidRPr="00B002DA">
        <w:rPr>
          <w:highlight w:val="yellow"/>
          <w:rPrChange w:id="639" w:author="Juliano Varella De Carvalho" w:date="2020-11-05T17:32:00Z">
            <w:rPr/>
          </w:rPrChange>
        </w:rPr>
        <w:t xml:space="preserve">Figura </w:t>
      </w:r>
      <w:r w:rsidR="00463D35" w:rsidRPr="00B002DA">
        <w:rPr>
          <w:highlight w:val="yellow"/>
          <w:rPrChange w:id="640" w:author="Juliano Varella De Carvalho" w:date="2020-11-05T17:32:00Z">
            <w:rPr/>
          </w:rPrChange>
        </w:rPr>
        <w:fldChar w:fldCharType="begin"/>
      </w:r>
      <w:r w:rsidR="00463D35" w:rsidRPr="00B002DA">
        <w:rPr>
          <w:highlight w:val="yellow"/>
          <w:rPrChange w:id="641" w:author="Juliano Varella De Carvalho" w:date="2020-11-05T17:32:00Z">
            <w:rPr/>
          </w:rPrChange>
        </w:rPr>
        <w:instrText xml:space="preserve"> SEQ Figura \* ARABIC </w:instrText>
      </w:r>
      <w:r w:rsidR="00463D35" w:rsidRPr="00B002DA">
        <w:rPr>
          <w:highlight w:val="yellow"/>
          <w:rPrChange w:id="642" w:author="Juliano Varella De Carvalho" w:date="2020-11-05T17:32:00Z">
            <w:rPr/>
          </w:rPrChange>
        </w:rPr>
        <w:fldChar w:fldCharType="separate"/>
      </w:r>
      <w:r w:rsidR="00772326" w:rsidRPr="00B002DA">
        <w:rPr>
          <w:noProof/>
          <w:highlight w:val="yellow"/>
          <w:rPrChange w:id="643" w:author="Juliano Varella De Carvalho" w:date="2020-11-05T17:32:00Z">
            <w:rPr>
              <w:noProof/>
            </w:rPr>
          </w:rPrChange>
        </w:rPr>
        <w:t>10</w:t>
      </w:r>
      <w:r w:rsidR="00463D35" w:rsidRPr="00B002DA">
        <w:rPr>
          <w:noProof/>
          <w:highlight w:val="yellow"/>
          <w:rPrChange w:id="644" w:author="Juliano Varella De Carvalho" w:date="2020-11-05T17:32:00Z">
            <w:rPr>
              <w:noProof/>
            </w:rPr>
          </w:rPrChange>
        </w:rPr>
        <w:fldChar w:fldCharType="end"/>
      </w:r>
      <w:bookmarkEnd w:id="637"/>
      <w:r w:rsidRPr="00B002DA">
        <w:rPr>
          <w:highlight w:val="yellow"/>
          <w:rPrChange w:id="645" w:author="Juliano Varella De Carvalho" w:date="2020-11-05T17:32:00Z">
            <w:rPr/>
          </w:rPrChange>
        </w:rPr>
        <w:t xml:space="preserve"> </w:t>
      </w:r>
      <w:r w:rsidR="00F31D61" w:rsidRPr="00B002DA">
        <w:rPr>
          <w:highlight w:val="yellow"/>
          <w:rPrChange w:id="646" w:author="Juliano Varella De Carvalho" w:date="2020-11-05T17:32:00Z">
            <w:rPr/>
          </w:rPrChange>
        </w:rPr>
        <w:t>A esquerda, t</w:t>
      </w:r>
      <w:r w:rsidRPr="00B002DA">
        <w:rPr>
          <w:highlight w:val="yellow"/>
          <w:rPrChange w:id="647" w:author="Juliano Varella De Carvalho" w:date="2020-11-05T17:32:00Z">
            <w:rPr/>
          </w:rPrChange>
        </w:rPr>
        <w:t xml:space="preserve">ela </w:t>
      </w:r>
      <w:r w:rsidR="002C4866" w:rsidRPr="00B002DA">
        <w:rPr>
          <w:highlight w:val="yellow"/>
          <w:rPrChange w:id="648" w:author="Juliano Varella De Carvalho" w:date="2020-11-05T17:32:00Z">
            <w:rPr/>
          </w:rPrChange>
        </w:rPr>
        <w:t>introdutória</w:t>
      </w:r>
      <w:r w:rsidRPr="00B002DA">
        <w:rPr>
          <w:highlight w:val="yellow"/>
          <w:rPrChange w:id="649" w:author="Juliano Varella De Carvalho" w:date="2020-11-05T17:32:00Z">
            <w:rPr/>
          </w:rPrChange>
        </w:rPr>
        <w:t xml:space="preserve"> da aplicação (próprio, 2020)</w:t>
      </w:r>
      <w:bookmarkStart w:id="650" w:name="_Ref54973486"/>
      <w:r w:rsidR="00F31D61" w:rsidRPr="00B002DA">
        <w:rPr>
          <w:highlight w:val="yellow"/>
          <w:rPrChange w:id="651" w:author="Juliano Varella De Carvalho" w:date="2020-11-05T17:32:00Z">
            <w:rPr/>
          </w:rPrChange>
        </w:rPr>
        <w:t xml:space="preserve"> Figura </w:t>
      </w:r>
      <w:r w:rsidR="00463D35" w:rsidRPr="00B002DA">
        <w:rPr>
          <w:highlight w:val="yellow"/>
          <w:rPrChange w:id="652" w:author="Juliano Varella De Carvalho" w:date="2020-11-05T17:32:00Z">
            <w:rPr/>
          </w:rPrChange>
        </w:rPr>
        <w:fldChar w:fldCharType="begin"/>
      </w:r>
      <w:r w:rsidR="00463D35" w:rsidRPr="00B002DA">
        <w:rPr>
          <w:highlight w:val="yellow"/>
          <w:rPrChange w:id="653" w:author="Juliano Varella De Carvalho" w:date="2020-11-05T17:32:00Z">
            <w:rPr/>
          </w:rPrChange>
        </w:rPr>
        <w:instrText xml:space="preserve"> SEQ Figura \* ARABIC </w:instrText>
      </w:r>
      <w:r w:rsidR="00463D35" w:rsidRPr="00B002DA">
        <w:rPr>
          <w:highlight w:val="yellow"/>
          <w:rPrChange w:id="654" w:author="Juliano Varella De Carvalho" w:date="2020-11-05T17:32:00Z">
            <w:rPr/>
          </w:rPrChange>
        </w:rPr>
        <w:fldChar w:fldCharType="separate"/>
      </w:r>
      <w:r w:rsidR="00F31D61" w:rsidRPr="00B002DA">
        <w:rPr>
          <w:noProof/>
          <w:highlight w:val="yellow"/>
          <w:rPrChange w:id="655" w:author="Juliano Varella De Carvalho" w:date="2020-11-05T17:32:00Z">
            <w:rPr>
              <w:noProof/>
            </w:rPr>
          </w:rPrChange>
        </w:rPr>
        <w:t>11</w:t>
      </w:r>
      <w:r w:rsidR="00463D35" w:rsidRPr="00B002DA">
        <w:rPr>
          <w:noProof/>
          <w:highlight w:val="yellow"/>
          <w:rPrChange w:id="656" w:author="Juliano Varella De Carvalho" w:date="2020-11-05T17:32:00Z">
            <w:rPr>
              <w:noProof/>
            </w:rPr>
          </w:rPrChange>
        </w:rPr>
        <w:fldChar w:fldCharType="end"/>
      </w:r>
      <w:bookmarkEnd w:id="650"/>
      <w:r w:rsidR="00F31D61" w:rsidRPr="00B002DA">
        <w:rPr>
          <w:highlight w:val="yellow"/>
          <w:rPrChange w:id="657" w:author="Juliano Varella De Carvalho" w:date="2020-11-05T17:32:00Z">
            <w:rPr/>
          </w:rPrChange>
        </w:rPr>
        <w:t xml:space="preserve"> A direita, tela de </w:t>
      </w:r>
      <w:proofErr w:type="spellStart"/>
      <w:r w:rsidR="00F31D61" w:rsidRPr="00B002DA">
        <w:rPr>
          <w:highlight w:val="yellow"/>
          <w:rPrChange w:id="658" w:author="Juliano Varella De Carvalho" w:date="2020-11-05T17:32:00Z">
            <w:rPr/>
          </w:rPrChange>
        </w:rPr>
        <w:t>login</w:t>
      </w:r>
      <w:proofErr w:type="spellEnd"/>
      <w:r w:rsidR="00F31D61" w:rsidRPr="00B002DA">
        <w:rPr>
          <w:highlight w:val="yellow"/>
          <w:rPrChange w:id="659" w:author="Juliano Varella De Carvalho" w:date="2020-11-05T17:32:00Z">
            <w:rPr/>
          </w:rPrChange>
        </w:rPr>
        <w:t xml:space="preserve"> da aplicação (próprio, </w:t>
      </w:r>
      <w:commentRangeStart w:id="660"/>
      <w:r w:rsidR="00F31D61" w:rsidRPr="00B002DA">
        <w:rPr>
          <w:highlight w:val="yellow"/>
          <w:rPrChange w:id="661" w:author="Juliano Varella De Carvalho" w:date="2020-11-05T17:32:00Z">
            <w:rPr/>
          </w:rPrChange>
        </w:rPr>
        <w:t>2020</w:t>
      </w:r>
      <w:commentRangeEnd w:id="660"/>
      <w:r w:rsidR="00B002DA">
        <w:rPr>
          <w:rStyle w:val="CommentReference"/>
          <w:b w:val="0"/>
          <w:iCs/>
          <w:color w:val="000000"/>
        </w:rPr>
        <w:commentReference w:id="660"/>
      </w:r>
      <w:r w:rsidR="00F31D61" w:rsidRPr="00B002DA">
        <w:rPr>
          <w:highlight w:val="yellow"/>
          <w:rPrChange w:id="662" w:author="Juliano Varella De Carvalho" w:date="2020-11-05T17:32:00Z">
            <w:rPr/>
          </w:rPrChange>
        </w:rPr>
        <w:t>)</w:t>
      </w:r>
      <w:bookmarkEnd w:id="638"/>
    </w:p>
    <w:p w14:paraId="312FD9DB" w14:textId="7A8EA938" w:rsidR="0041211D" w:rsidRPr="0041211D" w:rsidRDefault="0041211D" w:rsidP="00972812">
      <w:pPr>
        <w:pStyle w:val="Heading3"/>
      </w:pPr>
      <w:bookmarkStart w:id="663" w:name="_Toc55260959"/>
      <w:r>
        <w:t>Telas da aplicação</w:t>
      </w:r>
      <w:bookmarkEnd w:id="663"/>
      <w:ins w:id="664" w:author="Juliano Varella De Carvalho" w:date="2020-11-05T17:33:00Z">
        <w:r w:rsidR="00B002DA">
          <w:t xml:space="preserve"> (</w:t>
        </w:r>
        <w:proofErr w:type="spellStart"/>
        <w:r w:rsidR="00B002DA" w:rsidRPr="00B002DA">
          <w:rPr>
            <w:i/>
            <w:iCs w:val="0"/>
            <w:rPrChange w:id="665" w:author="Juliano Varella De Carvalho" w:date="2020-11-05T17:33:00Z">
              <w:rPr/>
            </w:rPrChange>
          </w:rPr>
          <w:t>plugin</w:t>
        </w:r>
        <w:proofErr w:type="spellEnd"/>
        <w:r w:rsidR="00B002DA">
          <w:t>)</w:t>
        </w:r>
      </w:ins>
    </w:p>
    <w:p w14:paraId="42EBB0A8" w14:textId="3676A1FD"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666" w:author="Juliano Varella De Carvalho" w:date="2020-11-05T17:33:00Z">
        <w:r w:rsidDel="00B002DA">
          <w:delText>utilizar a aplicação</w:delText>
        </w:r>
      </w:del>
      <w:ins w:id="667" w:author="Juliano Varella De Carvalho" w:date="2020-11-05T17:33:00Z">
        <w:r w:rsidR="00B002DA">
          <w:t>utilizá-la</w:t>
        </w:r>
      </w:ins>
      <w:r w:rsidR="00872ACD">
        <w:t>.</w:t>
      </w:r>
      <w:r w:rsidR="00A93862">
        <w:t xml:space="preserve"> A segunda tela, é representada na </w:t>
      </w:r>
      <w:r w:rsidR="00C15AF2" w:rsidRPr="00B002DA">
        <w:rPr>
          <w:highlight w:val="yellow"/>
          <w:rPrChange w:id="668" w:author="Juliano Varella De Carvalho" w:date="2020-11-05T17:34:00Z">
            <w:rPr/>
          </w:rPrChange>
        </w:rPr>
        <w:fldChar w:fldCharType="begin"/>
      </w:r>
      <w:r w:rsidR="00C15AF2" w:rsidRPr="00B002DA">
        <w:rPr>
          <w:highlight w:val="yellow"/>
          <w:rPrChange w:id="669" w:author="Juliano Varella De Carvalho" w:date="2020-11-05T17:34:00Z">
            <w:rPr/>
          </w:rPrChange>
        </w:rPr>
        <w:instrText xml:space="preserve"> REF _Ref54973486 \h </w:instrText>
      </w:r>
      <w:r w:rsidR="00C15AF2" w:rsidRPr="00B002DA">
        <w:rPr>
          <w:highlight w:val="yellow"/>
          <w:rPrChange w:id="670" w:author="Juliano Varella De Carvalho" w:date="2020-11-05T17:34:00Z">
            <w:rPr/>
          </w:rPrChange>
        </w:rPr>
      </w:r>
      <w:r w:rsidR="00B002DA">
        <w:rPr>
          <w:highlight w:val="yellow"/>
        </w:rPr>
        <w:instrText xml:space="preserve"> \* MERGEFORMAT </w:instrText>
      </w:r>
      <w:r w:rsidR="00C15AF2" w:rsidRPr="00B002DA">
        <w:rPr>
          <w:highlight w:val="yellow"/>
          <w:rPrChange w:id="671" w:author="Juliano Varella De Carvalho" w:date="2020-11-05T17:34:00Z">
            <w:rPr/>
          </w:rPrChange>
        </w:rPr>
        <w:fldChar w:fldCharType="separate"/>
      </w:r>
      <w:r w:rsidR="00C15AF2" w:rsidRPr="00B002DA">
        <w:rPr>
          <w:highlight w:val="yellow"/>
          <w:rPrChange w:id="672" w:author="Juliano Varella De Carvalho" w:date="2020-11-05T17:34:00Z">
            <w:rPr/>
          </w:rPrChange>
        </w:rPr>
        <w:t xml:space="preserve">Figura </w:t>
      </w:r>
      <w:r w:rsidR="00C15AF2" w:rsidRPr="00B002DA">
        <w:rPr>
          <w:noProof/>
          <w:highlight w:val="yellow"/>
          <w:rPrChange w:id="673" w:author="Juliano Varella De Carvalho" w:date="2020-11-05T17:34:00Z">
            <w:rPr>
              <w:noProof/>
            </w:rPr>
          </w:rPrChange>
        </w:rPr>
        <w:t>1</w:t>
      </w:r>
      <w:r w:rsidR="00C15AF2" w:rsidRPr="00B002DA">
        <w:rPr>
          <w:noProof/>
          <w:highlight w:val="yellow"/>
          <w:rPrChange w:id="674" w:author="Juliano Varella De Carvalho" w:date="2020-11-05T17:34:00Z">
            <w:rPr>
              <w:noProof/>
            </w:rPr>
          </w:rPrChange>
        </w:rPr>
        <w:t>1</w:t>
      </w:r>
      <w:r w:rsidR="00C15AF2" w:rsidRPr="00B002DA">
        <w:rPr>
          <w:highlight w:val="yellow"/>
          <w:rPrChange w:id="675" w:author="Juliano Varella De Carvalho" w:date="2020-11-05T17:34:00Z">
            <w:rPr/>
          </w:rPrChange>
        </w:rPr>
        <w:fldChar w:fldCharType="end"/>
      </w:r>
      <w:r w:rsidR="00A93862">
        <w:t xml:space="preserve">, </w:t>
      </w:r>
      <w:r w:rsidR="00D36033">
        <w:t xml:space="preserve">a qual </w:t>
      </w:r>
      <w:r w:rsidR="00A93862">
        <w:t xml:space="preserve">disponibiliza opções de </w:t>
      </w:r>
      <w:proofErr w:type="spellStart"/>
      <w:r w:rsidR="00A93862">
        <w:t>login</w:t>
      </w:r>
      <w:proofErr w:type="spellEnd"/>
      <w:r w:rsidR="00A93862">
        <w:t xml:space="preserve"> no </w:t>
      </w:r>
      <w:proofErr w:type="spellStart"/>
      <w:r w:rsidR="00A93862">
        <w:t>Spotify</w:t>
      </w:r>
      <w:proofErr w:type="spellEnd"/>
      <w:r w:rsidR="00A93862">
        <w:t>.</w:t>
      </w:r>
    </w:p>
    <w:p w14:paraId="09CC183E" w14:textId="09050BF6" w:rsidR="00EF3570" w:rsidRDefault="002A357A" w:rsidP="00972812">
      <w:pPr>
        <w:rPr>
          <w:ins w:id="676" w:author="Juliano Varella De Carvalho" w:date="2020-11-05T17:36:00Z"/>
        </w:rPr>
      </w:pPr>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ins w:id="677" w:author="Juliano Varella De Carvalho" w:date="2020-11-05T17:34:00Z">
        <w:r w:rsidR="00B002DA">
          <w:t xml:space="preserve"> de uso do </w:t>
        </w:r>
        <w:proofErr w:type="spellStart"/>
        <w:r w:rsidR="00B002DA" w:rsidRPr="00B002DA">
          <w:rPr>
            <w:i/>
            <w:iCs w:val="0"/>
            <w:rPrChange w:id="678" w:author="Juliano Varella De Carvalho" w:date="2020-11-05T17:34:00Z">
              <w:rPr/>
            </w:rPrChange>
          </w:rPr>
          <w:t>plugin</w:t>
        </w:r>
        <w:proofErr w:type="spellEnd"/>
        <w:r w:rsidR="00B002DA">
          <w:t>.</w:t>
        </w:r>
      </w:ins>
      <w:del w:id="679" w:author="Juliano Varella De Carvalho" w:date="2020-11-05T17:34:00Z">
        <w:r w:rsidR="00A417FB" w:rsidDel="00B002D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80" w:author="Juliano Varella De Carvalho" w:date="2020-11-05T17:37:00Z">
          <w:tblPr>
            <w:tblStyle w:val="TableGrid"/>
            <w:tblW w:w="0" w:type="auto"/>
            <w:tblLook w:val="04A0" w:firstRow="1" w:lastRow="0" w:firstColumn="1" w:lastColumn="0" w:noHBand="0" w:noVBand="1"/>
          </w:tblPr>
        </w:tblPrChange>
      </w:tblPr>
      <w:tblGrid>
        <w:gridCol w:w="4531"/>
        <w:gridCol w:w="4531"/>
        <w:tblGridChange w:id="681">
          <w:tblGrid>
            <w:gridCol w:w="4531"/>
            <w:gridCol w:w="4531"/>
          </w:tblGrid>
        </w:tblGridChange>
      </w:tblGrid>
      <w:tr w:rsidR="00B002DA" w14:paraId="699379C0" w14:textId="77777777" w:rsidTr="00B002DA">
        <w:trPr>
          <w:ins w:id="682" w:author="Juliano Varella De Carvalho" w:date="2020-11-05T17:36:00Z"/>
        </w:trPr>
        <w:tc>
          <w:tcPr>
            <w:tcW w:w="4531" w:type="dxa"/>
            <w:tcPrChange w:id="683" w:author="Juliano Varella De Carvalho" w:date="2020-11-05T17:37:00Z">
              <w:tcPr>
                <w:tcW w:w="4531" w:type="dxa"/>
              </w:tcPr>
            </w:tcPrChange>
          </w:tcPr>
          <w:p w14:paraId="533069A3" w14:textId="597A910A" w:rsidR="00B002DA" w:rsidRDefault="00B002DA" w:rsidP="00972812">
            <w:pPr>
              <w:rPr>
                <w:ins w:id="684" w:author="Juliano Varella De Carvalho" w:date="2020-11-05T17:36:00Z"/>
              </w:rPr>
            </w:pPr>
            <w:ins w:id="685" w:author="Juliano Varella De Carvalho" w:date="2020-11-05T17:36:00Z">
              <w: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Change w:id="686" w:author="Juliano Varella De Carvalho" w:date="2020-11-05T17:37:00Z">
              <w:tcPr>
                <w:tcW w:w="4531" w:type="dxa"/>
              </w:tcPr>
            </w:tcPrChange>
          </w:tcPr>
          <w:p w14:paraId="03518622" w14:textId="0DA56AA6" w:rsidR="00B002DA" w:rsidRDefault="00B002DA" w:rsidP="00B002DA">
            <w:pPr>
              <w:jc w:val="right"/>
              <w:rPr>
                <w:ins w:id="687" w:author="Juliano Varella De Carvalho" w:date="2020-11-05T17:36:00Z"/>
              </w:rPr>
              <w:pPrChange w:id="688" w:author="Juliano Varella De Carvalho" w:date="2020-11-05T17:37:00Z">
                <w:pPr/>
              </w:pPrChange>
            </w:pPr>
            <w:ins w:id="689" w:author="Juliano Varella De Carvalho" w:date="2020-11-05T17:37:00Z">
              <w: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21A89B3C" w14:textId="77777777" w:rsidR="00B002DA" w:rsidDel="00B002DA" w:rsidRDefault="00B002DA" w:rsidP="00972812">
      <w:pPr>
        <w:rPr>
          <w:del w:id="690" w:author="Juliano Varella De Carvalho" w:date="2020-11-05T17:37:00Z"/>
        </w:rPr>
      </w:pPr>
    </w:p>
    <w:p w14:paraId="4ABE777D" w14:textId="5E4804C6" w:rsidR="009F5DDE" w:rsidDel="00B002DA" w:rsidRDefault="004F5E97" w:rsidP="00B002DA">
      <w:pPr>
        <w:pStyle w:val="Figuras"/>
        <w:jc w:val="both"/>
        <w:rPr>
          <w:del w:id="691" w:author="Juliano Varella De Carvalho" w:date="2020-11-05T17:37:00Z"/>
        </w:rPr>
        <w:pPrChange w:id="692" w:author="Juliano Varella De Carvalho" w:date="2020-11-05T17:37:00Z">
          <w:pPr>
            <w:pStyle w:val="Figuras"/>
          </w:pPr>
        </w:pPrChange>
      </w:pPr>
      <w:del w:id="693" w:author="Juliano Varella De Carvalho" w:date="2020-11-05T17:36:00Z">
        <w:r w:rsidDel="00B002DA">
          <w:drawing>
            <wp:inline distT="0" distB="0" distL="0" distR="0" wp14:anchorId="71879956" wp14:editId="012A93F3">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del>
      <w:del w:id="694" w:author="Juliano Varella De Carvalho" w:date="2020-11-05T17:37:00Z">
        <w:r w:rsidR="009F5DDE" w:rsidDel="00B002DA">
          <w:drawing>
            <wp:inline distT="0" distB="0" distL="0" distR="0" wp14:anchorId="23FEA464" wp14:editId="170749C3">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p w14:paraId="76374698" w14:textId="66E1AE8C" w:rsidR="009F5DDE" w:rsidRPr="009F5DDE" w:rsidRDefault="004F5E97" w:rsidP="009F5DDE">
      <w:pPr>
        <w:pStyle w:val="Caption"/>
      </w:pPr>
      <w:bookmarkStart w:id="695" w:name="_Ref54973479"/>
      <w:bookmarkStart w:id="696" w:name="_Toc55260889"/>
      <w:r w:rsidRPr="00B002DA">
        <w:rPr>
          <w:highlight w:val="yellow"/>
          <w:rPrChange w:id="697" w:author="Juliano Varella De Carvalho" w:date="2020-11-05T17:35:00Z">
            <w:rPr/>
          </w:rPrChange>
        </w:rPr>
        <w:t xml:space="preserve">Figura </w:t>
      </w:r>
      <w:r w:rsidR="00463D35" w:rsidRPr="00B002DA">
        <w:rPr>
          <w:highlight w:val="yellow"/>
          <w:rPrChange w:id="698" w:author="Juliano Varella De Carvalho" w:date="2020-11-05T17:35:00Z">
            <w:rPr/>
          </w:rPrChange>
        </w:rPr>
        <w:fldChar w:fldCharType="begin"/>
      </w:r>
      <w:r w:rsidR="00463D35" w:rsidRPr="00B002DA">
        <w:rPr>
          <w:highlight w:val="yellow"/>
          <w:rPrChange w:id="699" w:author="Juliano Varella De Carvalho" w:date="2020-11-05T17:35:00Z">
            <w:rPr/>
          </w:rPrChange>
        </w:rPr>
        <w:instrText xml:space="preserve"> SEQ Figura \* ARABIC </w:instrText>
      </w:r>
      <w:r w:rsidR="00463D35" w:rsidRPr="00B002DA">
        <w:rPr>
          <w:highlight w:val="yellow"/>
          <w:rPrChange w:id="700" w:author="Juliano Varella De Carvalho" w:date="2020-11-05T17:35:00Z">
            <w:rPr/>
          </w:rPrChange>
        </w:rPr>
        <w:fldChar w:fldCharType="separate"/>
      </w:r>
      <w:r w:rsidR="00772326" w:rsidRPr="00B002DA">
        <w:rPr>
          <w:noProof/>
          <w:highlight w:val="yellow"/>
          <w:rPrChange w:id="701" w:author="Juliano Varella De Carvalho" w:date="2020-11-05T17:35:00Z">
            <w:rPr>
              <w:noProof/>
            </w:rPr>
          </w:rPrChange>
        </w:rPr>
        <w:t>12</w:t>
      </w:r>
      <w:r w:rsidR="00463D35" w:rsidRPr="00B002DA">
        <w:rPr>
          <w:noProof/>
          <w:highlight w:val="yellow"/>
          <w:rPrChange w:id="702" w:author="Juliano Varella De Carvalho" w:date="2020-11-05T17:35:00Z">
            <w:rPr>
              <w:noProof/>
            </w:rPr>
          </w:rPrChange>
        </w:rPr>
        <w:fldChar w:fldCharType="end"/>
      </w:r>
      <w:bookmarkEnd w:id="695"/>
      <w:r w:rsidRPr="00B002DA">
        <w:rPr>
          <w:highlight w:val="yellow"/>
          <w:rPrChange w:id="703" w:author="Juliano Varella De Carvalho" w:date="2020-11-05T17:35:00Z">
            <w:rPr/>
          </w:rPrChange>
        </w:rPr>
        <w:t xml:space="preserve"> </w:t>
      </w:r>
      <w:r w:rsidR="009F5DDE" w:rsidRPr="00B002DA">
        <w:rPr>
          <w:highlight w:val="yellow"/>
          <w:rPrChange w:id="704" w:author="Juliano Varella De Carvalho" w:date="2020-11-05T17:35:00Z">
            <w:rPr/>
          </w:rPrChange>
        </w:rPr>
        <w:t>A esquerda, t</w:t>
      </w:r>
      <w:r w:rsidRPr="00B002DA">
        <w:rPr>
          <w:highlight w:val="yellow"/>
          <w:rPrChange w:id="705" w:author="Juliano Varella De Carvalho" w:date="2020-11-05T17:35:00Z">
            <w:rPr/>
          </w:rPrChange>
        </w:rPr>
        <w:t>ela de preenchimento do contexto (próprio, 2020)</w:t>
      </w:r>
      <w:bookmarkStart w:id="706" w:name="_Ref54973469"/>
      <w:r w:rsidR="009F5DDE" w:rsidRPr="00B002DA">
        <w:rPr>
          <w:highlight w:val="yellow"/>
          <w:rPrChange w:id="707" w:author="Juliano Varella De Carvalho" w:date="2020-11-05T17:35:00Z">
            <w:rPr/>
          </w:rPrChange>
        </w:rPr>
        <w:t xml:space="preserve"> Figura </w:t>
      </w:r>
      <w:r w:rsidR="00463D35" w:rsidRPr="00B002DA">
        <w:rPr>
          <w:highlight w:val="yellow"/>
          <w:rPrChange w:id="708" w:author="Juliano Varella De Carvalho" w:date="2020-11-05T17:35:00Z">
            <w:rPr/>
          </w:rPrChange>
        </w:rPr>
        <w:fldChar w:fldCharType="begin"/>
      </w:r>
      <w:r w:rsidR="00463D35" w:rsidRPr="00B002DA">
        <w:rPr>
          <w:highlight w:val="yellow"/>
          <w:rPrChange w:id="709" w:author="Juliano Varella De Carvalho" w:date="2020-11-05T17:35:00Z">
            <w:rPr/>
          </w:rPrChange>
        </w:rPr>
        <w:instrText xml:space="preserve"> SEQ Figura \* ARABIC </w:instrText>
      </w:r>
      <w:r w:rsidR="00463D35" w:rsidRPr="00B002DA">
        <w:rPr>
          <w:highlight w:val="yellow"/>
          <w:rPrChange w:id="710" w:author="Juliano Varella De Carvalho" w:date="2020-11-05T17:35:00Z">
            <w:rPr/>
          </w:rPrChange>
        </w:rPr>
        <w:fldChar w:fldCharType="separate"/>
      </w:r>
      <w:r w:rsidR="009F5DDE" w:rsidRPr="00B002DA">
        <w:rPr>
          <w:noProof/>
          <w:highlight w:val="yellow"/>
          <w:rPrChange w:id="711" w:author="Juliano Varella De Carvalho" w:date="2020-11-05T17:35:00Z">
            <w:rPr>
              <w:noProof/>
            </w:rPr>
          </w:rPrChange>
        </w:rPr>
        <w:t>13</w:t>
      </w:r>
      <w:r w:rsidR="00463D35" w:rsidRPr="00B002DA">
        <w:rPr>
          <w:noProof/>
          <w:highlight w:val="yellow"/>
          <w:rPrChange w:id="712" w:author="Juliano Varella De Carvalho" w:date="2020-11-05T17:35:00Z">
            <w:rPr>
              <w:noProof/>
            </w:rPr>
          </w:rPrChange>
        </w:rPr>
        <w:fldChar w:fldCharType="end"/>
      </w:r>
      <w:bookmarkEnd w:id="706"/>
      <w:r w:rsidR="009F5DDE" w:rsidRPr="00B002DA">
        <w:rPr>
          <w:highlight w:val="yellow"/>
          <w:rPrChange w:id="713" w:author="Juliano Varella De Carvalho" w:date="2020-11-05T17:35:00Z">
            <w:rPr/>
          </w:rPrChange>
        </w:rPr>
        <w:t xml:space="preserve"> A direita, tela da lista de dispositivos do </w:t>
      </w:r>
      <w:proofErr w:type="spellStart"/>
      <w:r w:rsidR="009F5DDE" w:rsidRPr="00B002DA">
        <w:rPr>
          <w:highlight w:val="yellow"/>
          <w:rPrChange w:id="714" w:author="Juliano Varella De Carvalho" w:date="2020-11-05T17:35:00Z">
            <w:rPr/>
          </w:rPrChange>
        </w:rPr>
        <w:t>Spotify</w:t>
      </w:r>
      <w:proofErr w:type="spellEnd"/>
      <w:r w:rsidR="009F5DDE" w:rsidRPr="00B002DA">
        <w:rPr>
          <w:noProof/>
          <w:highlight w:val="yellow"/>
          <w:rPrChange w:id="715" w:author="Juliano Varella De Carvalho" w:date="2020-11-05T17:35:00Z">
            <w:rPr>
              <w:noProof/>
            </w:rPr>
          </w:rPrChange>
        </w:rPr>
        <w:t xml:space="preserve"> (próprio, </w:t>
      </w:r>
      <w:commentRangeStart w:id="716"/>
      <w:r w:rsidR="009F5DDE" w:rsidRPr="00B002DA">
        <w:rPr>
          <w:noProof/>
          <w:highlight w:val="yellow"/>
          <w:rPrChange w:id="717" w:author="Juliano Varella De Carvalho" w:date="2020-11-05T17:35:00Z">
            <w:rPr>
              <w:noProof/>
            </w:rPr>
          </w:rPrChange>
        </w:rPr>
        <w:t>2020</w:t>
      </w:r>
      <w:commentRangeEnd w:id="716"/>
      <w:r w:rsidR="00B002DA">
        <w:rPr>
          <w:rStyle w:val="CommentReference"/>
          <w:b w:val="0"/>
          <w:iCs/>
          <w:color w:val="000000"/>
        </w:rPr>
        <w:commentReference w:id="716"/>
      </w:r>
      <w:r w:rsidR="009F5DDE" w:rsidRPr="00B002DA">
        <w:rPr>
          <w:noProof/>
          <w:highlight w:val="yellow"/>
          <w:rPrChange w:id="718" w:author="Juliano Varella De Carvalho" w:date="2020-11-05T17:35:00Z">
            <w:rPr>
              <w:noProof/>
            </w:rPr>
          </w:rPrChange>
        </w:rPr>
        <w:t>)</w:t>
      </w:r>
      <w:bookmarkEnd w:id="696"/>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proofErr w:type="spellStart"/>
      <w:r w:rsidR="00D52683" w:rsidRPr="00B002DA">
        <w:rPr>
          <w:i/>
          <w:iCs w:val="0"/>
          <w:rPrChange w:id="719" w:author="Juliano Varella De Carvalho" w:date="2020-11-05T17:34:00Z">
            <w:rPr/>
          </w:rPrChange>
        </w:rPr>
        <w:t>plugin</w:t>
      </w:r>
      <w:proofErr w:type="spellEnd"/>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proofErr w:type="spellStart"/>
      <w:r w:rsidR="00D52683" w:rsidRPr="00B002DA">
        <w:rPr>
          <w:i/>
          <w:iCs w:val="0"/>
          <w:rPrChange w:id="720" w:author="Juliano Varella De Carvalho" w:date="2020-11-05T17:45:00Z">
            <w:rPr/>
          </w:rPrChange>
        </w:rPr>
        <w:t>plugin</w:t>
      </w:r>
      <w:proofErr w:type="spellEnd"/>
      <w:r w:rsidR="00D52683">
        <w:t>.</w:t>
      </w:r>
    </w:p>
    <w:p w14:paraId="3A93C852" w14:textId="2D3D8F20" w:rsidR="00171C68" w:rsidRDefault="00106097" w:rsidP="00972812">
      <w:r>
        <w:tab/>
        <w:t>Por fim, foi desenvolvid</w:t>
      </w:r>
      <w:ins w:id="721" w:author="Juliano Varella De Carvalho" w:date="2020-11-05T17:45:00Z">
        <w:r w:rsidR="00B002DA">
          <w:t>a</w:t>
        </w:r>
      </w:ins>
      <w:del w:id="722" w:author="Juliano Varella De Carvalho" w:date="2020-11-05T17:45:00Z">
        <w:r w:rsidDel="00B002DA">
          <w:delText>o</w:delText>
        </w:r>
      </w:del>
      <w:r>
        <w:t xml:space="preserve"> a tela principal, que é apresentad</w:t>
      </w:r>
      <w:ins w:id="723" w:author="Juliano Varella De Carvalho" w:date="2020-11-05T17:45:00Z">
        <w:r w:rsidR="00B002DA">
          <w:t>a</w:t>
        </w:r>
      </w:ins>
      <w:del w:id="724" w:author="Juliano Varella De Carvalho" w:date="2020-11-05T17:45:00Z">
        <w:r w:rsidDel="00B002DA">
          <w:delText>o</w:delText>
        </w:r>
      </w:del>
      <w:r>
        <w:t xml:space="preserve"> na </w:t>
      </w:r>
      <w:r w:rsidR="00C15AF2" w:rsidRPr="00B002DA">
        <w:rPr>
          <w:highlight w:val="yellow"/>
          <w:rPrChange w:id="725" w:author="Juliano Varella De Carvalho" w:date="2020-11-05T17:45:00Z">
            <w:rPr/>
          </w:rPrChange>
        </w:rPr>
        <w:fldChar w:fldCharType="begin"/>
      </w:r>
      <w:r w:rsidR="00C15AF2" w:rsidRPr="00B002DA">
        <w:rPr>
          <w:highlight w:val="yellow"/>
          <w:rPrChange w:id="726" w:author="Juliano Varella De Carvalho" w:date="2020-11-05T17:45:00Z">
            <w:rPr/>
          </w:rPrChange>
        </w:rPr>
        <w:instrText xml:space="preserve"> REF _Ref54973458 \h </w:instrText>
      </w:r>
      <w:r w:rsidR="00C15AF2" w:rsidRPr="00B002DA">
        <w:rPr>
          <w:highlight w:val="yellow"/>
          <w:rPrChange w:id="727" w:author="Juliano Varella De Carvalho" w:date="2020-11-05T17:45:00Z">
            <w:rPr/>
          </w:rPrChange>
        </w:rPr>
      </w:r>
      <w:r w:rsidR="00B002DA">
        <w:rPr>
          <w:highlight w:val="yellow"/>
        </w:rPr>
        <w:instrText xml:space="preserve"> \* MERGEFORMAT </w:instrText>
      </w:r>
      <w:r w:rsidR="00C15AF2" w:rsidRPr="00B002DA">
        <w:rPr>
          <w:highlight w:val="yellow"/>
          <w:rPrChange w:id="728" w:author="Juliano Varella De Carvalho" w:date="2020-11-05T17:45:00Z">
            <w:rPr/>
          </w:rPrChange>
        </w:rPr>
        <w:fldChar w:fldCharType="separate"/>
      </w:r>
      <w:r w:rsidR="00C15AF2" w:rsidRPr="00B002DA">
        <w:rPr>
          <w:highlight w:val="yellow"/>
          <w:rPrChange w:id="729" w:author="Juliano Varella De Carvalho" w:date="2020-11-05T17:45:00Z">
            <w:rPr/>
          </w:rPrChange>
        </w:rPr>
        <w:t xml:space="preserve">Figura </w:t>
      </w:r>
      <w:r w:rsidR="00C15AF2" w:rsidRPr="00B002DA">
        <w:rPr>
          <w:noProof/>
          <w:highlight w:val="yellow"/>
          <w:rPrChange w:id="730" w:author="Juliano Varella De Carvalho" w:date="2020-11-05T17:45:00Z">
            <w:rPr>
              <w:noProof/>
            </w:rPr>
          </w:rPrChange>
        </w:rPr>
        <w:t>14</w:t>
      </w:r>
      <w:r w:rsidR="00C15AF2" w:rsidRPr="00B002DA">
        <w:rPr>
          <w:highlight w:val="yellow"/>
          <w:rPrChange w:id="731" w:author="Juliano Varella De Carvalho" w:date="2020-11-05T17:45:00Z">
            <w:rPr/>
          </w:rPrChange>
        </w:rPr>
        <w:fldChar w:fldCharType="end"/>
      </w:r>
      <w:r>
        <w:t>. Nessa tela, é realizad</w:t>
      </w:r>
      <w:ins w:id="732" w:author="Juliano Varella De Carvalho" w:date="2020-11-05T17:45:00Z">
        <w:r w:rsidR="00B002DA">
          <w:t>a</w:t>
        </w:r>
      </w:ins>
      <w:del w:id="733" w:author="Juliano Varella De Carvalho" w:date="2020-11-05T17:45:00Z">
        <w:r w:rsidDel="00B002DA">
          <w:delText>o</w:delText>
        </w:r>
      </w:del>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ListParagraph"/>
        <w:numPr>
          <w:ilvl w:val="0"/>
          <w:numId w:val="25"/>
        </w:numPr>
      </w:pPr>
      <w:r>
        <w:t>Gost</w:t>
      </w:r>
      <w:r w:rsidR="00FB5593">
        <w:t>ar da música</w:t>
      </w:r>
    </w:p>
    <w:p w14:paraId="776FA56E" w14:textId="7264D29D" w:rsidR="002F19D4" w:rsidRDefault="002F19D4" w:rsidP="00972812">
      <w:pPr>
        <w:pStyle w:val="ListParagraph"/>
        <w:numPr>
          <w:ilvl w:val="0"/>
          <w:numId w:val="25"/>
        </w:numPr>
      </w:pPr>
      <w:r>
        <w:t>Não gost</w:t>
      </w:r>
      <w:r w:rsidR="00FB5593">
        <w:t>ar da música</w:t>
      </w:r>
    </w:p>
    <w:p w14:paraId="29184E1A" w14:textId="444C2900" w:rsidR="002F19D4" w:rsidRDefault="002F19D4" w:rsidP="00972812">
      <w:pPr>
        <w:pStyle w:val="ListParagraph"/>
        <w:numPr>
          <w:ilvl w:val="0"/>
          <w:numId w:val="25"/>
        </w:numPr>
      </w:pPr>
      <w:r>
        <w:t>Passar / Voltar música</w:t>
      </w:r>
    </w:p>
    <w:p w14:paraId="38CDB014" w14:textId="5141A6C9" w:rsidR="002F19D4" w:rsidRDefault="002F19D4" w:rsidP="00972812">
      <w:pPr>
        <w:pStyle w:val="ListParagraph"/>
        <w:numPr>
          <w:ilvl w:val="0"/>
          <w:numId w:val="25"/>
        </w:numPr>
      </w:pPr>
      <w:r>
        <w:t xml:space="preserve">Buscar </w:t>
      </w:r>
      <w:r w:rsidR="00FB5593">
        <w:t>música</w:t>
      </w:r>
    </w:p>
    <w:p w14:paraId="27F1765D" w14:textId="7AF4FD99" w:rsidR="00680EC6" w:rsidRDefault="00680EC6" w:rsidP="00972812">
      <w:pPr>
        <w:pStyle w:val="ListParagraph"/>
        <w:numPr>
          <w:ilvl w:val="0"/>
          <w:numId w:val="25"/>
        </w:numPr>
      </w:pPr>
      <w:r>
        <w:t xml:space="preserve">Pausar / Tocar </w:t>
      </w:r>
      <w:r w:rsidR="00FB5593">
        <w:t>música</w:t>
      </w:r>
    </w:p>
    <w:p w14:paraId="5D9383A0" w14:textId="7BAA0A38" w:rsidR="006955F2" w:rsidRDefault="006955F2" w:rsidP="00972812">
      <w:r>
        <w:tab/>
      </w:r>
      <w:r w:rsidR="00601CDE">
        <w:t xml:space="preserve">Ao clicar no botão </w:t>
      </w:r>
      <w:r w:rsidR="00356538">
        <w:t>“</w:t>
      </w:r>
      <w:r w:rsidR="00601CDE">
        <w:t>gostei</w:t>
      </w:r>
      <w:r w:rsidR="00356538">
        <w:t>”</w:t>
      </w:r>
      <w:r w:rsidR="00601CDE">
        <w:t>, é salv</w:t>
      </w:r>
      <w:ins w:id="734" w:author="Juliano Varella De Carvalho" w:date="2020-11-05T17:46:00Z">
        <w:r w:rsidR="00B002DA">
          <w:t>a</w:t>
        </w:r>
      </w:ins>
      <w:del w:id="735" w:author="Juliano Varella De Carvalho" w:date="2020-11-05T17:46:00Z">
        <w:r w:rsidR="00601CDE" w:rsidDel="00B002DA">
          <w:delText>o</w:delText>
        </w:r>
      </w:del>
      <w:r w:rsidR="00601CDE">
        <w:t xml:space="preserve"> a informação de que o usuário gostou da </w:t>
      </w:r>
      <w:r w:rsidR="00356538">
        <w:t>música</w:t>
      </w:r>
      <w:r w:rsidR="00601CDE">
        <w:t xml:space="preserve"> naquele contexto.</w:t>
      </w:r>
      <w:r w:rsidR="00356538">
        <w:t xml:space="preserve"> Ao clicar no botão “não gostei” é salv</w:t>
      </w:r>
      <w:ins w:id="736" w:author="Juliano Varella De Carvalho" w:date="2020-11-05T17:46:00Z">
        <w:r w:rsidR="00B002DA">
          <w:t>a</w:t>
        </w:r>
      </w:ins>
      <w:del w:id="737" w:author="Juliano Varella De Carvalho" w:date="2020-11-05T17:46:00Z">
        <w:r w:rsidR="00356538" w:rsidDel="00B002DA">
          <w:delText>o</w:delText>
        </w:r>
      </w:del>
      <w:r w:rsidR="00356538">
        <w:t xml:space="preserve"> a informação que o </w:t>
      </w:r>
      <w:r w:rsidR="002D1363">
        <w:t>usuário</w:t>
      </w:r>
      <w:r w:rsidR="00356538">
        <w:t xml:space="preserve"> não gostou </w:t>
      </w:r>
      <w:r w:rsidR="00356538">
        <w:lastRenderedPageBreak/>
        <w:t xml:space="preserve">e é levado </w:t>
      </w:r>
      <w:ins w:id="738" w:author="Juliano Varella De Carvalho" w:date="2020-11-05T17:46:00Z">
        <w:r w:rsidR="00B002DA">
          <w:t>a</w:t>
        </w:r>
      </w:ins>
      <w:r w:rsidR="00356538">
        <w:t xml:space="preserve">o </w:t>
      </w:r>
      <w:r w:rsidR="002D1363">
        <w:t>usuário</w:t>
      </w:r>
      <w:r w:rsidR="00356538">
        <w:t xml:space="preserve"> a tela de busca de </w:t>
      </w:r>
      <w:r w:rsidR="002D1363">
        <w:t>música</w:t>
      </w:r>
      <w:ins w:id="739" w:author="Juliano Varella De Carvalho" w:date="2020-11-05T17:46:00Z">
        <w:r w:rsidR="00B002DA">
          <w:t>, representada na</w:t>
        </w:r>
      </w:ins>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ins w:id="740" w:author="Juliano Varella De Carvalho" w:date="2020-11-05T17:46:00Z">
        <w:r w:rsidR="00B002DA">
          <w:t xml:space="preserve">que </w:t>
        </w:r>
      </w:ins>
      <w:r w:rsidR="00356538">
        <w:t>se identifique melhor naquele momento.</w:t>
      </w:r>
    </w:p>
    <w:p w14:paraId="27C66969" w14:textId="77777777" w:rsidR="0051171F" w:rsidRDefault="006955F2" w:rsidP="00B002DA">
      <w:pPr>
        <w:pStyle w:val="Figuras"/>
        <w:pPrChange w:id="741" w:author="Juliano Varella De Carvalho" w:date="2020-11-05T17:32:00Z">
          <w:pPr>
            <w:pStyle w:val="Figuras"/>
          </w:pPr>
        </w:pPrChange>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Caption"/>
      </w:pPr>
      <w:bookmarkStart w:id="742" w:name="_Ref54973458"/>
      <w:bookmarkStart w:id="743" w:name="_Toc55260890"/>
      <w:commentRangeStart w:id="744"/>
      <w:r>
        <w:t xml:space="preserve">Figura </w:t>
      </w:r>
      <w:r w:rsidR="00463D35">
        <w:fldChar w:fldCharType="begin"/>
      </w:r>
      <w:r w:rsidR="00463D35">
        <w:instrText xml:space="preserve"> SEQ Figura \* ARABIC </w:instrText>
      </w:r>
      <w:r w:rsidR="00463D35">
        <w:fldChar w:fldCharType="separate"/>
      </w:r>
      <w:r>
        <w:rPr>
          <w:noProof/>
        </w:rPr>
        <w:t>14</w:t>
      </w:r>
      <w:r w:rsidR="00463D35">
        <w:rPr>
          <w:noProof/>
        </w:rPr>
        <w:fldChar w:fldCharType="end"/>
      </w:r>
      <w:bookmarkEnd w:id="742"/>
      <w:r>
        <w:t xml:space="preserve"> A esquerda, tela principal, a qual apresenta a música sendo reproduzida ao usuário </w:t>
      </w:r>
      <w:r w:rsidRPr="00A73EA3">
        <w:t>(próprio, 2020)</w:t>
      </w:r>
      <w:bookmarkStart w:id="745" w:name="_Ref54973404"/>
      <w:r>
        <w:t xml:space="preserve"> </w:t>
      </w:r>
      <w:r w:rsidR="006955F2">
        <w:t xml:space="preserve">Figura </w:t>
      </w:r>
      <w:r w:rsidR="00463D35">
        <w:fldChar w:fldCharType="begin"/>
      </w:r>
      <w:r w:rsidR="00463D35">
        <w:instrText xml:space="preserve"> SEQ Figura \* ARABIC </w:instrText>
      </w:r>
      <w:r w:rsidR="00463D35">
        <w:fldChar w:fldCharType="separate"/>
      </w:r>
      <w:r w:rsidR="00772326">
        <w:rPr>
          <w:noProof/>
        </w:rPr>
        <w:t>15</w:t>
      </w:r>
      <w:r w:rsidR="00463D35">
        <w:rPr>
          <w:noProof/>
        </w:rPr>
        <w:fldChar w:fldCharType="end"/>
      </w:r>
      <w:bookmarkEnd w:id="745"/>
      <w:r w:rsidR="006955F2">
        <w:t xml:space="preserve"> </w:t>
      </w:r>
      <w:r>
        <w:t>A direita, t</w:t>
      </w:r>
      <w:r w:rsidR="006955F2">
        <w:t xml:space="preserve">ela de busca de músicas que encaixem melhor no momento </w:t>
      </w:r>
      <w:r w:rsidR="006955F2" w:rsidRPr="00A73EA3">
        <w:t>(próprio, 2020)</w:t>
      </w:r>
      <w:bookmarkEnd w:id="743"/>
      <w:commentRangeEnd w:id="744"/>
      <w:r w:rsidR="00B002DA">
        <w:rPr>
          <w:rStyle w:val="CommentReference"/>
          <w:b w:val="0"/>
          <w:iCs/>
          <w:color w:val="000000"/>
        </w:rPr>
        <w:commentReference w:id="744"/>
      </w:r>
    </w:p>
    <w:p w14:paraId="27958F37" w14:textId="6855D3F1" w:rsidR="006A158D" w:rsidRDefault="006A158D" w:rsidP="00972812">
      <w:r>
        <w:tab/>
        <w:t>A ação de buscar música, irá levar para a tela apresentada na</w:t>
      </w:r>
      <w:r w:rsidR="00474DE0">
        <w:t xml:space="preserve"> </w:t>
      </w:r>
      <w:r w:rsidR="00474DE0" w:rsidRPr="00B002DA">
        <w:rPr>
          <w:highlight w:val="yellow"/>
          <w:rPrChange w:id="746" w:author="Juliano Varella De Carvalho" w:date="2020-11-05T17:47:00Z">
            <w:rPr/>
          </w:rPrChange>
        </w:rPr>
        <w:fldChar w:fldCharType="begin"/>
      </w:r>
      <w:r w:rsidR="00474DE0" w:rsidRPr="00B002DA">
        <w:rPr>
          <w:highlight w:val="yellow"/>
          <w:rPrChange w:id="747" w:author="Juliano Varella De Carvalho" w:date="2020-11-05T17:47:00Z">
            <w:rPr/>
          </w:rPrChange>
        </w:rPr>
        <w:instrText xml:space="preserve"> REF _Ref54973404 \h </w:instrText>
      </w:r>
      <w:r w:rsidR="00474DE0" w:rsidRPr="00B002DA">
        <w:rPr>
          <w:highlight w:val="yellow"/>
          <w:rPrChange w:id="748" w:author="Juliano Varella De Carvalho" w:date="2020-11-05T17:47:00Z">
            <w:rPr/>
          </w:rPrChange>
        </w:rPr>
      </w:r>
      <w:r w:rsidR="00B002DA">
        <w:rPr>
          <w:highlight w:val="yellow"/>
        </w:rPr>
        <w:instrText xml:space="preserve"> \* MERGEFORMAT </w:instrText>
      </w:r>
      <w:r w:rsidR="00474DE0" w:rsidRPr="00B002DA">
        <w:rPr>
          <w:highlight w:val="yellow"/>
          <w:rPrChange w:id="749" w:author="Juliano Varella De Carvalho" w:date="2020-11-05T17:47:00Z">
            <w:rPr/>
          </w:rPrChange>
        </w:rPr>
        <w:fldChar w:fldCharType="separate"/>
      </w:r>
      <w:r w:rsidR="00474DE0" w:rsidRPr="00B002DA">
        <w:rPr>
          <w:highlight w:val="yellow"/>
          <w:rPrChange w:id="750" w:author="Juliano Varella De Carvalho" w:date="2020-11-05T17:47:00Z">
            <w:rPr/>
          </w:rPrChange>
        </w:rPr>
        <w:t xml:space="preserve">Figura </w:t>
      </w:r>
      <w:r w:rsidR="00474DE0" w:rsidRPr="00B002DA">
        <w:rPr>
          <w:noProof/>
          <w:highlight w:val="yellow"/>
          <w:rPrChange w:id="751" w:author="Juliano Varella De Carvalho" w:date="2020-11-05T17:47:00Z">
            <w:rPr>
              <w:noProof/>
            </w:rPr>
          </w:rPrChange>
        </w:rPr>
        <w:t>15</w:t>
      </w:r>
      <w:r w:rsidR="00474DE0" w:rsidRPr="00B002DA">
        <w:rPr>
          <w:highlight w:val="yellow"/>
          <w:rPrChange w:id="752" w:author="Juliano Varella De Carvalho" w:date="2020-11-05T17:47:00Z">
            <w:rPr/>
          </w:rPrChange>
        </w:rPr>
        <w:fldChar w:fldCharType="end"/>
      </w:r>
      <w:r>
        <w:t xml:space="preserve">, a qual possibilita </w:t>
      </w:r>
      <w:ins w:id="753" w:author="Juliano Varella De Carvalho" w:date="2020-11-05T17:47:00Z">
        <w:r w:rsidR="00B002DA">
          <w:t>a</w:t>
        </w:r>
      </w:ins>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del w:id="754" w:author="Juliano Varella De Carvalho" w:date="2020-11-05T17:47:00Z">
        <w:r w:rsidDel="00B002DA">
          <w:delText xml:space="preserve">é </w:delText>
        </w:r>
      </w:del>
      <w:ins w:id="755" w:author="Juliano Varella De Carvalho" w:date="2020-11-05T17:47:00Z">
        <w:r w:rsidR="00B002DA">
          <w:t xml:space="preserve">são </w:t>
        </w:r>
      </w:ins>
      <w:del w:id="756" w:author="Juliano Varella De Carvalho" w:date="2020-11-05T17:47:00Z">
        <w:r w:rsidDel="00B002DA">
          <w:delText xml:space="preserve">salvo </w:delText>
        </w:r>
      </w:del>
      <w:ins w:id="757" w:author="Juliano Varella De Carvalho" w:date="2020-11-05T17:47:00Z">
        <w:r w:rsidR="00B002DA">
          <w:t xml:space="preserve">salvas </w:t>
        </w:r>
      </w:ins>
      <w:r>
        <w:t>as informações</w:t>
      </w:r>
      <w:r w:rsidR="00483170">
        <w:t xml:space="preserve"> de sua relação com o contexto vivido.</w:t>
      </w:r>
    </w:p>
    <w:p w14:paraId="69F03113" w14:textId="2F94BF61" w:rsidR="00D631AA" w:rsidRDefault="00D631AA" w:rsidP="00972812">
      <w:pPr>
        <w:pStyle w:val="Heading3"/>
      </w:pPr>
      <w:bookmarkStart w:id="758" w:name="_Toc55260960"/>
      <w:r>
        <w:t>Tecnologias utilizadas no desenvolvimento</w:t>
      </w:r>
      <w:bookmarkEnd w:id="758"/>
    </w:p>
    <w:p w14:paraId="47EF48E6" w14:textId="3FB0AA27" w:rsidR="00393A4C" w:rsidRDefault="00393A4C" w:rsidP="00972812">
      <w:r>
        <w:tab/>
        <w:t>Para desenvolver a aplicação web, foi utilizad</w:t>
      </w:r>
      <w:ins w:id="759" w:author="Juliano Varella De Carvalho" w:date="2020-11-05T17:47:00Z">
        <w:r w:rsidR="00B002DA">
          <w:t>a</w:t>
        </w:r>
      </w:ins>
      <w:del w:id="760" w:author="Juliano Varella De Carvalho" w:date="2020-11-05T17:47:00Z">
        <w:r w:rsidDel="00B002DA">
          <w:delText>o</w:delText>
        </w:r>
      </w:del>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B002DA">
        <w:rPr>
          <w:i/>
          <w:iCs w:val="0"/>
          <w:rPrChange w:id="761" w:author="Juliano Varella De Carvalho" w:date="2020-11-05T17:47:00Z">
            <w:rPr/>
          </w:rPrChange>
        </w:rPr>
        <w:t>React</w:t>
      </w:r>
      <w:proofErr w:type="spellEnd"/>
      <w:r w:rsidR="00666D5A">
        <w:t xml:space="preserve">, foi utilizado o </w:t>
      </w:r>
      <w:r w:rsidR="00666D5A" w:rsidRPr="00B002DA">
        <w:rPr>
          <w:i/>
          <w:iCs w:val="0"/>
          <w:rPrChange w:id="762" w:author="Juliano Varella De Carvalho" w:date="2020-11-05T17:47:00Z">
            <w:rPr/>
          </w:rPrChange>
        </w:rPr>
        <w:t>framework</w:t>
      </w:r>
      <w:r w:rsidR="00666D5A">
        <w:t xml:space="preserve"> Material ui, o qual possui estilos prontos baseados no Material (interface do </w:t>
      </w:r>
      <w:proofErr w:type="spellStart"/>
      <w:r w:rsidR="00666D5A">
        <w:t>Android</w:t>
      </w:r>
      <w:proofErr w:type="spellEnd"/>
      <w:r w:rsidR="00666D5A">
        <w:t>)</w:t>
      </w:r>
      <w:r w:rsidR="00854E03">
        <w:t>.</w:t>
      </w:r>
    </w:p>
    <w:p w14:paraId="651F64C8" w14:textId="1ECC56E8"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del w:id="763" w:author="Juliano Varella De Carvalho" w:date="2020-11-05T17:48:00Z">
        <w:r w:rsidR="00B17CC3" w:rsidDel="00B002DA">
          <w:delText xml:space="preserve">tornaria </w:delText>
        </w:r>
      </w:del>
      <w:ins w:id="764" w:author="Juliano Varella De Carvalho" w:date="2020-11-05T17:48:00Z">
        <w:r w:rsidR="00B002DA">
          <w:t xml:space="preserve">tornou </w:t>
        </w:r>
      </w:ins>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ins w:id="765" w:author="Juliano Varella De Carvalho" w:date="2020-11-05T17:48:00Z">
        <w:r w:rsidR="00B002DA">
          <w:t xml:space="preserve"> (</w:t>
        </w:r>
        <w:proofErr w:type="spellStart"/>
        <w:r w:rsidR="00B002DA" w:rsidRPr="00B002DA">
          <w:rPr>
            <w:i/>
            <w:iCs w:val="0"/>
            <w:rPrChange w:id="766" w:author="Juliano Varella De Carvalho" w:date="2020-11-05T17:48:00Z">
              <w:rPr/>
            </w:rPrChange>
          </w:rPr>
          <w:t>Not</w:t>
        </w:r>
        <w:proofErr w:type="spellEnd"/>
        <w:r w:rsidR="00B002DA" w:rsidRPr="00B002DA">
          <w:rPr>
            <w:i/>
            <w:iCs w:val="0"/>
            <w:rPrChange w:id="767" w:author="Juliano Varella De Carvalho" w:date="2020-11-05T17:48:00Z">
              <w:rPr/>
            </w:rPrChange>
          </w:rPr>
          <w:t xml:space="preserve"> </w:t>
        </w:r>
        <w:proofErr w:type="spellStart"/>
        <w:r w:rsidR="00B002DA" w:rsidRPr="00B002DA">
          <w:rPr>
            <w:i/>
            <w:iCs w:val="0"/>
            <w:rPrChange w:id="768" w:author="Juliano Varella De Carvalho" w:date="2020-11-05T17:48:00Z">
              <w:rPr/>
            </w:rPrChange>
          </w:rPr>
          <w:t>Only</w:t>
        </w:r>
        <w:proofErr w:type="spellEnd"/>
        <w:r w:rsidR="00B002DA" w:rsidRPr="00B002DA">
          <w:rPr>
            <w:i/>
            <w:iCs w:val="0"/>
            <w:rPrChange w:id="769" w:author="Juliano Varella De Carvalho" w:date="2020-11-05T17:48:00Z">
              <w:rPr/>
            </w:rPrChange>
          </w:rPr>
          <w:t xml:space="preserve"> SQL</w:t>
        </w:r>
        <w:r w:rsidR="00B002DA">
          <w:t>)</w:t>
        </w:r>
      </w:ins>
      <w:r w:rsidR="002B6519">
        <w:t>.</w:t>
      </w:r>
    </w:p>
    <w:p w14:paraId="1A822A87" w14:textId="65F1420F" w:rsidR="00A619F7" w:rsidRPr="00393A4C" w:rsidRDefault="006B1D33" w:rsidP="00972812">
      <w:r>
        <w:tab/>
      </w:r>
      <w:r w:rsidR="00DA5C86">
        <w:t>No início</w:t>
      </w:r>
      <w:r>
        <w:t xml:space="preserve">, </w:t>
      </w:r>
      <w:r w:rsidR="00DA5C86">
        <w:t>p</w:t>
      </w:r>
      <w:r>
        <w:t xml:space="preserve">ara enviar o evento </w:t>
      </w:r>
      <w:del w:id="770" w:author="Juliano Varella De Carvalho" w:date="2020-11-05T17:48:00Z">
        <w:r w:rsidDel="00B002DA">
          <w:delText>a</w:delText>
        </w:r>
      </w:del>
      <w:ins w:id="771" w:author="Juliano Varella De Carvalho" w:date="2020-11-05T17:48:00Z">
        <w:r w:rsidR="00B002DA">
          <w:t>à</w:t>
        </w:r>
      </w:ins>
      <w:r>
        <w:t xml:space="preserve"> plataforma, foi </w:t>
      </w:r>
      <w:r w:rsidR="00DA5C86">
        <w:t xml:space="preserve">utilizado o </w:t>
      </w:r>
      <w:r w:rsidR="004B4B18">
        <w:t>GTM (</w:t>
      </w:r>
      <w:r w:rsidR="00DA5C86" w:rsidRPr="00B002DA">
        <w:rPr>
          <w:i/>
          <w:iCs w:val="0"/>
          <w:rPrChange w:id="772" w:author="Juliano Varella De Carvalho" w:date="2020-11-05T17:48:00Z">
            <w:rPr/>
          </w:rPrChange>
        </w:rPr>
        <w:t xml:space="preserve">Google </w:t>
      </w:r>
      <w:proofErr w:type="spellStart"/>
      <w:r w:rsidR="00DA5C86" w:rsidRPr="00B002DA">
        <w:rPr>
          <w:i/>
          <w:iCs w:val="0"/>
          <w:rPrChange w:id="773" w:author="Juliano Varella De Carvalho" w:date="2020-11-05T17:48:00Z">
            <w:rPr/>
          </w:rPrChange>
        </w:rPr>
        <w:t>Tag</w:t>
      </w:r>
      <w:proofErr w:type="spellEnd"/>
      <w:r w:rsidR="00DA5C86" w:rsidRPr="00B002DA">
        <w:rPr>
          <w:i/>
          <w:iCs w:val="0"/>
          <w:rPrChange w:id="774" w:author="Juliano Varella De Carvalho" w:date="2020-11-05T17:48:00Z">
            <w:rPr/>
          </w:rPrChange>
        </w:rPr>
        <w:t xml:space="preserve"> Manager</w:t>
      </w:r>
      <w:r w:rsidR="004B4B18">
        <w:t>)</w:t>
      </w:r>
      <w:ins w:id="775" w:author="Juliano Varella De Carvalho" w:date="2020-11-05T17:49:00Z">
        <w:r w:rsidR="00B002DA">
          <w:t>.</w:t>
        </w:r>
      </w:ins>
      <w:r w:rsidR="00DA5C86">
        <w:t xml:space="preserve"> </w:t>
      </w:r>
      <w:del w:id="776" w:author="Juliano Varella De Carvalho" w:date="2020-11-05T17:49:00Z">
        <w:r w:rsidR="00DA5C86" w:rsidDel="00B002DA">
          <w:delText xml:space="preserve">para </w:delText>
        </w:r>
      </w:del>
      <w:ins w:id="777" w:author="Juliano Varella De Carvalho" w:date="2020-11-05T17:49:00Z">
        <w:r w:rsidR="00140BA4">
          <w:t>P</w:t>
        </w:r>
      </w:ins>
      <w:del w:id="778" w:author="Juliano Varella De Carvalho" w:date="2020-11-05T17:49:00Z">
        <w:r w:rsidR="00DA5C86" w:rsidDel="00140BA4">
          <w:delText>fazer esse intermédio, p</w:delText>
        </w:r>
      </w:del>
      <w:r w:rsidR="00DA5C86">
        <w:t>orém, devido a algumas limitações da ferramenta</w:t>
      </w:r>
      <w:ins w:id="779" w:author="Juliano Varella De Carvalho" w:date="2020-11-05T17:49:00Z">
        <w:r w:rsidR="00140BA4">
          <w:t xml:space="preserve"> GTM</w:t>
        </w:r>
      </w:ins>
      <w:r w:rsidR="00DA5C86">
        <w:t>, foi removid</w:t>
      </w:r>
      <w:ins w:id="780" w:author="Juliano Varella De Carvalho" w:date="2020-11-05T17:49:00Z">
        <w:r w:rsidR="00140BA4">
          <w:t>a</w:t>
        </w:r>
      </w:ins>
      <w:del w:id="781" w:author="Juliano Varella De Carvalho" w:date="2020-11-05T17:49:00Z">
        <w:r w:rsidR="00DA5C86" w:rsidDel="00140BA4">
          <w:delText>o</w:delText>
        </w:r>
      </w:del>
      <w:r w:rsidR="00DA5C86">
        <w:t xml:space="preserve"> essa dependência e </w:t>
      </w:r>
      <w:del w:id="782" w:author="Juliano Varella De Carvalho" w:date="2020-11-05T17:49:00Z">
        <w:r w:rsidR="00DA5C86" w:rsidDel="00140BA4">
          <w:delText xml:space="preserve">enviado </w:delText>
        </w:r>
      </w:del>
      <w:r w:rsidR="00DA5C86">
        <w:t xml:space="preserve">os eventos </w:t>
      </w:r>
      <w:ins w:id="783" w:author="Juliano Varella De Carvalho" w:date="2020-11-05T17:49:00Z">
        <w:r w:rsidR="00140BA4">
          <w:t xml:space="preserve">foram enviados </w:t>
        </w:r>
      </w:ins>
      <w:r w:rsidR="00DA5C86">
        <w:t>diretamente</w:t>
      </w:r>
      <w:ins w:id="784" w:author="Juliano Varella De Carvalho" w:date="2020-11-05T17:49:00Z">
        <w:r w:rsidR="00140BA4">
          <w:t xml:space="preserve"> a partir</w:t>
        </w:r>
      </w:ins>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Heading2"/>
      </w:pPr>
      <w:bookmarkStart w:id="785" w:name="_Toc55260961"/>
      <w:r>
        <w:t>Distribuição d</w:t>
      </w:r>
      <w:r w:rsidR="00A94338">
        <w:t>a aplicação</w:t>
      </w:r>
      <w:r w:rsidR="00251F73">
        <w:t xml:space="preserve"> e coleta de dados</w:t>
      </w:r>
      <w:bookmarkEnd w:id="785"/>
    </w:p>
    <w:p w14:paraId="7E073C0F" w14:textId="32DA2822" w:rsidR="00A75870" w:rsidRDefault="00A94338" w:rsidP="00972812">
      <w:r>
        <w:tab/>
      </w:r>
      <w:r w:rsidR="00A75870">
        <w:t>A aplicação foi disponibilizada no período do dia 28/09 até o dia 02/10 através de um e-mail</w:t>
      </w:r>
      <w:r w:rsidR="00F544DF">
        <w:t xml:space="preserve"> com instruções de como </w:t>
      </w:r>
      <w:del w:id="786" w:author="Juliano Varella De Carvalho" w:date="2020-11-05T17:50:00Z">
        <w:r w:rsidR="00F544DF" w:rsidDel="008F7BE4">
          <w:delText>utilizar a aplicação</w:delText>
        </w:r>
      </w:del>
      <w:ins w:id="787" w:author="Juliano Varella De Carvalho" w:date="2020-11-05T17:50:00Z">
        <w:r w:rsidR="008F7BE4">
          <w:t xml:space="preserve">utilizá-la. Ela </w:t>
        </w:r>
      </w:ins>
      <w:del w:id="788" w:author="Juliano Varella De Carvalho" w:date="2020-11-05T17:50:00Z">
        <w:r w:rsidR="00F544DF" w:rsidDel="008F7BE4">
          <w:delText xml:space="preserve">, que </w:delText>
        </w:r>
      </w:del>
      <w:r w:rsidR="00F544DF">
        <w:t>foi</w:t>
      </w:r>
      <w:r w:rsidR="00A75870">
        <w:t xml:space="preserve"> enviad</w:t>
      </w:r>
      <w:ins w:id="789" w:author="Juliano Varella De Carvalho" w:date="2020-11-05T17:50:00Z">
        <w:r w:rsidR="008F7BE4">
          <w:t>a</w:t>
        </w:r>
      </w:ins>
      <w:del w:id="790" w:author="Juliano Varella De Carvalho" w:date="2020-11-05T17:50:00Z">
        <w:r w:rsidR="00A75870" w:rsidDel="008F7BE4">
          <w:delText>o</w:delText>
        </w:r>
      </w:del>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791" w:author="Juliano Varella De Carvalho" w:date="2020-11-05T17:50:00Z">
        <w:r w:rsidR="00A75870" w:rsidDel="008F7BE4">
          <w:delText xml:space="preserve"> </w:delText>
        </w:r>
        <w:r w:rsidR="00481C56" w:rsidDel="008F7BE4">
          <w:delText xml:space="preserve">Assim, </w:delText>
        </w:r>
        <w:r w:rsidR="00A75870" w:rsidDel="008F7BE4">
          <w:delText xml:space="preserve">ela </w:delText>
        </w:r>
        <w:r w:rsidR="00481C56" w:rsidDel="008F7BE4">
          <w:delText xml:space="preserve">irá </w:delText>
        </w:r>
        <w:r w:rsidR="00A75870" w:rsidDel="008F7BE4">
          <w:delText>salvar os dados que serão utilizados como teste no modelo de classificação desenvolvido nesse trabalho.</w:delText>
        </w:r>
      </w:del>
    </w:p>
    <w:p w14:paraId="1B1A8FF3" w14:textId="0D1CE097" w:rsidR="00ED623E" w:rsidRDefault="00ED623E" w:rsidP="00972812">
      <w:pPr>
        <w:pStyle w:val="Heading3"/>
      </w:pPr>
      <w:bookmarkStart w:id="792" w:name="_Toc55260962"/>
      <w:r>
        <w:t>Pré-teste</w:t>
      </w:r>
      <w:bookmarkEnd w:id="792"/>
    </w:p>
    <w:p w14:paraId="189A78AB" w14:textId="058259EA" w:rsidR="00ED623E" w:rsidRPr="00ED623E" w:rsidRDefault="00844E77" w:rsidP="00972812">
      <w:r>
        <w:tab/>
        <w:t xml:space="preserve">Com a aplicação finalizada e hospedada, </w:t>
      </w:r>
      <w:ins w:id="793" w:author="Juliano Varella De Carvalho" w:date="2020-11-05T17:50:00Z">
        <w:r w:rsidR="008F7BE4">
          <w:t xml:space="preserve">ela </w:t>
        </w:r>
      </w:ins>
      <w:r>
        <w:t xml:space="preserve">foi </w:t>
      </w:r>
      <w:del w:id="794" w:author="Juliano Varella De Carvalho" w:date="2020-11-05T17:50:00Z">
        <w:r w:rsidDel="008F7BE4">
          <w:delText xml:space="preserve">enviado </w:delText>
        </w:r>
      </w:del>
      <w:ins w:id="795" w:author="Juliano Varella De Carvalho" w:date="2020-11-05T17:50:00Z">
        <w:r w:rsidR="008F7BE4">
          <w:t>enviad</w:t>
        </w:r>
        <w:r w:rsidR="008F7BE4">
          <w:t>a</w:t>
        </w:r>
        <w:r w:rsidR="008F7BE4">
          <w:t xml:space="preserve"> </w:t>
        </w:r>
      </w:ins>
      <w:r>
        <w:t>inicialmente para o professor orientador para validar o desenvolvimento feito.</w:t>
      </w:r>
      <w:r w:rsidR="004D3E38">
        <w:t xml:space="preserve"> Com isso, foi encontrado certos ajustes a serem </w:t>
      </w:r>
      <w:del w:id="796" w:author="Juliano Varella De Carvalho" w:date="2020-11-05T17:50:00Z">
        <w:r w:rsidR="004D3E38" w:rsidDel="008F7BE4">
          <w:delText xml:space="preserve">feitos </w:delText>
        </w:r>
      </w:del>
      <w:ins w:id="797" w:author="Juliano Varella De Carvalho" w:date="2020-11-05T17:50:00Z">
        <w:r w:rsidR="008F7BE4">
          <w:t>realizados</w:t>
        </w:r>
        <w:r w:rsidR="008F7BE4">
          <w:t xml:space="preserve"> </w:t>
        </w:r>
      </w:ins>
      <w:r w:rsidR="004D3E38">
        <w:t>antes de ser divulgad</w:t>
      </w:r>
      <w:ins w:id="798" w:author="Juliano Varella De Carvalho" w:date="2020-11-05T17:50:00Z">
        <w:r w:rsidR="008F7BE4">
          <w:t>a</w:t>
        </w:r>
      </w:ins>
      <w:del w:id="799" w:author="Juliano Varella De Carvalho" w:date="2020-11-05T17:50:00Z">
        <w:r w:rsidR="004D3E38" w:rsidDel="008F7BE4">
          <w:delText>o</w:delText>
        </w:r>
      </w:del>
      <w:r w:rsidR="004D3E38">
        <w:t xml:space="preserve"> a aplicação</w:t>
      </w:r>
      <w:r w:rsidR="00212413">
        <w:t xml:space="preserve">. </w:t>
      </w:r>
      <w:del w:id="800" w:author="Juliano Varella De Carvalho" w:date="2020-11-05T17:51:00Z">
        <w:r w:rsidR="00212413" w:rsidDel="008F7BE4">
          <w:delText>Então, foi corrigido a aplicação</w:delText>
        </w:r>
      </w:del>
      <w:ins w:id="801" w:author="Juliano Varella De Carvalho" w:date="2020-11-05T17:51:00Z">
        <w:r w:rsidR="008F7BE4">
          <w:t>Depois de corrigida</w:t>
        </w:r>
      </w:ins>
      <w:r w:rsidR="00A64E1B">
        <w:t>,</w:t>
      </w:r>
      <w:r w:rsidR="00212413">
        <w:t xml:space="preserve"> </w:t>
      </w:r>
      <w:ins w:id="802" w:author="Juliano Varella De Carvalho" w:date="2020-11-05T17:51:00Z">
        <w:r w:rsidR="008F7BE4">
          <w:t xml:space="preserve">ela foi </w:t>
        </w:r>
      </w:ins>
      <w:del w:id="803" w:author="Juliano Varella De Carvalho" w:date="2020-11-05T17:51:00Z">
        <w:r w:rsidR="00212413" w:rsidDel="008F7BE4">
          <w:delText xml:space="preserve">enviado </w:delText>
        </w:r>
      </w:del>
      <w:ins w:id="804" w:author="Juliano Varella De Carvalho" w:date="2020-11-05T17:51:00Z">
        <w:r w:rsidR="008F7BE4">
          <w:t>enviad</w:t>
        </w:r>
        <w:r w:rsidR="008F7BE4">
          <w:t>a</w:t>
        </w:r>
        <w:r w:rsidR="008F7BE4">
          <w:t xml:space="preserve"> </w:t>
        </w:r>
      </w:ins>
      <w:r w:rsidR="00212413">
        <w:t xml:space="preserve">para mais 5 pessoas testarem e novamente </w:t>
      </w:r>
      <w:del w:id="805" w:author="Juliano Varella De Carvalho" w:date="2020-11-05T17:51:00Z">
        <w:r w:rsidR="00212413" w:rsidDel="008F7BE4">
          <w:delText xml:space="preserve">foi </w:delText>
        </w:r>
      </w:del>
      <w:ins w:id="806" w:author="Juliano Varella De Carvalho" w:date="2020-11-05T17:51:00Z">
        <w:r w:rsidR="008F7BE4">
          <w:t>foram</w:t>
        </w:r>
        <w:r w:rsidR="008F7BE4">
          <w:t xml:space="preserve"> </w:t>
        </w:r>
      </w:ins>
      <w:r w:rsidR="00212413">
        <w:t>encontrado</w:t>
      </w:r>
      <w:ins w:id="807" w:author="Juliano Varella De Carvalho" w:date="2020-11-05T17:51:00Z">
        <w:r w:rsidR="008F7BE4">
          <w:t>s</w:t>
        </w:r>
      </w:ins>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808"/>
      <w:r w:rsidR="00240FAE">
        <w:t xml:space="preserve">grupo </w:t>
      </w:r>
      <w:r w:rsidR="00D6512A">
        <w:t xml:space="preserve">supervisionado </w:t>
      </w:r>
      <w:r w:rsidR="00240FAE">
        <w:t>de 8 pessoas</w:t>
      </w:r>
      <w:commentRangeEnd w:id="808"/>
      <w:r w:rsidR="008F7BE4">
        <w:rPr>
          <w:rStyle w:val="CommentReference"/>
        </w:rPr>
        <w:commentReference w:id="808"/>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Heading3"/>
      </w:pPr>
      <w:bookmarkStart w:id="809" w:name="_Toc55260963"/>
      <w:r>
        <w:t>Hospedagem</w:t>
      </w:r>
      <w:bookmarkEnd w:id="809"/>
    </w:p>
    <w:p w14:paraId="37DE1F44" w14:textId="40283511" w:rsidR="000E20F6" w:rsidRDefault="000E20F6" w:rsidP="00972812">
      <w:r>
        <w:tab/>
        <w:t>A aplicação foi publicada na ferramenta</w:t>
      </w:r>
      <w:ins w:id="810" w:author="Juliano Varella De Carvalho" w:date="2020-11-05T17:52:00Z">
        <w:r w:rsidR="008F7BE4">
          <w:t>,</w:t>
        </w:r>
      </w:ins>
      <w:r>
        <w:t xml:space="preserve"> disponível no </w:t>
      </w:r>
      <w:proofErr w:type="spellStart"/>
      <w:r>
        <w:t>Github</w:t>
      </w:r>
      <w:proofErr w:type="spellEnd"/>
      <w:ins w:id="811" w:author="Juliano Varella De Carvalho" w:date="2020-11-05T17:52:00Z">
        <w:r w:rsidR="008F7BE4">
          <w:t>,</w:t>
        </w:r>
      </w:ins>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ins w:id="812" w:author="Juliano Varella De Carvalho" w:date="2020-11-05T17:52:00Z">
        <w:r w:rsidR="008F7BE4">
          <w:t xml:space="preserve">para </w:t>
        </w:r>
      </w:ins>
      <w:r w:rsidR="00503984">
        <w:t xml:space="preserve">a aplicação ficou: </w:t>
      </w:r>
      <w:hyperlink r:id="rId52" w:history="1">
        <w:r w:rsidR="00503984" w:rsidRPr="005568B5">
          <w:rPr>
            <w:rStyle w:val="Hyperlink"/>
          </w:rPr>
          <w:t>https://ericoloewe.github.io/computer-science-tcc/</w:t>
        </w:r>
      </w:hyperlink>
      <w:r w:rsidR="00503984">
        <w:t xml:space="preserve"> </w:t>
      </w:r>
    </w:p>
    <w:p w14:paraId="3CC14899" w14:textId="6188A18B" w:rsidR="00503984" w:rsidDel="008F7BE4" w:rsidRDefault="00503984" w:rsidP="00972812">
      <w:pPr>
        <w:rPr>
          <w:del w:id="813" w:author="Juliano Varella De Carvalho" w:date="2020-11-05T17:52:00Z"/>
        </w:rPr>
      </w:pPr>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ins w:id="814" w:author="Juliano Varella De Carvalho" w:date="2020-11-05T17:52:00Z">
        <w:r w:rsidR="008F7BE4">
          <w:t>a</w:t>
        </w:r>
      </w:ins>
      <w:del w:id="815" w:author="Juliano Varella De Carvalho" w:date="2020-11-05T17:52:00Z">
        <w:r w:rsidDel="008F7BE4">
          <w:delText>o</w:delText>
        </w:r>
      </w:del>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proofErr w:type="spellStart"/>
      <w:r w:rsidR="009724AA" w:rsidRPr="009724AA">
        <w:rPr>
          <w:i/>
        </w:rPr>
        <w:t>app</w:t>
      </w:r>
      <w:proofErr w:type="spellEnd"/>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15BFF6A5" w:rsidR="00360E5F" w:rsidRDefault="00360E5F" w:rsidP="00972812">
      <w:pPr>
        <w:pStyle w:val="Heading3"/>
      </w:pPr>
      <w:bookmarkStart w:id="816" w:name="_Toc55260964"/>
      <w:r>
        <w:t xml:space="preserve">Coleta do </w:t>
      </w:r>
      <w:proofErr w:type="spellStart"/>
      <w:r w:rsidR="000C1A86">
        <w:t>F</w:t>
      </w:r>
      <w:r>
        <w:t>irebase</w:t>
      </w:r>
      <w:bookmarkEnd w:id="816"/>
      <w:proofErr w:type="spellEnd"/>
    </w:p>
    <w:p w14:paraId="6733EB29" w14:textId="3A451291" w:rsidR="009D5C44" w:rsidRDefault="007C31E3" w:rsidP="00972812">
      <w:r>
        <w:tab/>
        <w:t xml:space="preserve">Ao final do experimento, </w:t>
      </w:r>
      <w:del w:id="817" w:author="Juliano Varella De Carvalho" w:date="2020-11-05T17:53:00Z">
        <w:r w:rsidDel="008F7BE4">
          <w:delText xml:space="preserve">foi exportado </w:delText>
        </w:r>
      </w:del>
      <w:r>
        <w:t xml:space="preserve">os eventos dos usuários </w:t>
      </w:r>
      <w:ins w:id="818" w:author="Juliano Varella De Carvalho" w:date="2020-11-05T17:53:00Z">
        <w:r w:rsidR="008F7BE4">
          <w:t>foram</w:t>
        </w:r>
        <w:r w:rsidR="008F7BE4">
          <w:t xml:space="preserve"> exportado</w:t>
        </w:r>
        <w:r w:rsidR="008F7BE4">
          <w:t>s</w:t>
        </w:r>
        <w:r w:rsidR="008F7BE4">
          <w:t xml:space="preserve"> </w:t>
        </w:r>
      </w:ins>
      <w:r>
        <w:t xml:space="preserve">em um </w:t>
      </w:r>
      <w:ins w:id="819" w:author="Juliano Varella De Carvalho" w:date="2020-11-05T17:53:00Z">
        <w:r w:rsidR="008F7BE4">
          <w:t xml:space="preserve">formato </w:t>
        </w:r>
      </w:ins>
      <w:r>
        <w:t>JSON</w:t>
      </w:r>
      <w:ins w:id="820" w:author="Juliano Varella De Carvalho" w:date="2020-11-05T17:53:00Z">
        <w:r w:rsidR="008F7BE4">
          <w:t xml:space="preserve">, </w:t>
        </w:r>
      </w:ins>
      <w:del w:id="821" w:author="Juliano Varella De Carvalho" w:date="2020-11-05T17:53:00Z">
        <w:r w:rsidDel="008F7BE4">
          <w:delText xml:space="preserve"> através</w:delText>
        </w:r>
      </w:del>
      <w:ins w:id="822" w:author="Juliano Varella De Carvalho" w:date="2020-11-05T17:53:00Z">
        <w:r w:rsidR="008F7BE4">
          <w:t>por meio</w:t>
        </w:r>
      </w:ins>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B002DA">
      <w:pPr>
        <w:pStyle w:val="Figuras"/>
        <w:pPrChange w:id="823" w:author="Juliano Varella De Carvalho" w:date="2020-11-05T17:32:00Z">
          <w:pPr>
            <w:pStyle w:val="Figuras"/>
          </w:pPr>
        </w:pPrChange>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Caption"/>
      </w:pPr>
      <w:bookmarkStart w:id="824" w:name="_Ref53931970"/>
      <w:bookmarkStart w:id="825" w:name="_Toc55260891"/>
      <w:r w:rsidRPr="008F7BE4">
        <w:rPr>
          <w:highlight w:val="yellow"/>
          <w:rPrChange w:id="826" w:author="Juliano Varella De Carvalho" w:date="2020-11-05T17:53:00Z">
            <w:rPr/>
          </w:rPrChange>
        </w:rPr>
        <w:t xml:space="preserve">Figura </w:t>
      </w:r>
      <w:r w:rsidR="00463D35" w:rsidRPr="008F7BE4">
        <w:rPr>
          <w:highlight w:val="yellow"/>
          <w:rPrChange w:id="827" w:author="Juliano Varella De Carvalho" w:date="2020-11-05T17:53:00Z">
            <w:rPr/>
          </w:rPrChange>
        </w:rPr>
        <w:fldChar w:fldCharType="begin"/>
      </w:r>
      <w:r w:rsidR="00463D35" w:rsidRPr="008F7BE4">
        <w:rPr>
          <w:highlight w:val="yellow"/>
          <w:rPrChange w:id="828" w:author="Juliano Varella De Carvalho" w:date="2020-11-05T17:53:00Z">
            <w:rPr/>
          </w:rPrChange>
        </w:rPr>
        <w:instrText xml:space="preserve"> SEQ Figura \* ARABIC </w:instrText>
      </w:r>
      <w:r w:rsidR="00463D35" w:rsidRPr="008F7BE4">
        <w:rPr>
          <w:highlight w:val="yellow"/>
          <w:rPrChange w:id="829" w:author="Juliano Varella De Carvalho" w:date="2020-11-05T17:53:00Z">
            <w:rPr/>
          </w:rPrChange>
        </w:rPr>
        <w:fldChar w:fldCharType="separate"/>
      </w:r>
      <w:r w:rsidR="00772326" w:rsidRPr="008F7BE4">
        <w:rPr>
          <w:noProof/>
          <w:highlight w:val="yellow"/>
          <w:rPrChange w:id="830" w:author="Juliano Varella De Carvalho" w:date="2020-11-05T17:53:00Z">
            <w:rPr>
              <w:noProof/>
            </w:rPr>
          </w:rPrChange>
        </w:rPr>
        <w:t>16</w:t>
      </w:r>
      <w:r w:rsidR="00463D35" w:rsidRPr="008F7BE4">
        <w:rPr>
          <w:noProof/>
          <w:highlight w:val="yellow"/>
          <w:rPrChange w:id="831" w:author="Juliano Varella De Carvalho" w:date="2020-11-05T17:53:00Z">
            <w:rPr>
              <w:noProof/>
            </w:rPr>
          </w:rPrChange>
        </w:rPr>
        <w:fldChar w:fldCharType="end"/>
      </w:r>
      <w:bookmarkEnd w:id="824"/>
      <w:r w:rsidRPr="008F7BE4">
        <w:rPr>
          <w:highlight w:val="yellow"/>
          <w:rPrChange w:id="832" w:author="Juliano Varella De Carvalho" w:date="2020-11-05T17:53:00Z">
            <w:rPr/>
          </w:rPrChange>
        </w:rPr>
        <w:t xml:space="preserve"> Console do </w:t>
      </w:r>
      <w:proofErr w:type="spellStart"/>
      <w:r w:rsidRPr="008F7BE4">
        <w:rPr>
          <w:i/>
          <w:iCs/>
          <w:highlight w:val="yellow"/>
          <w:rPrChange w:id="833" w:author="Juliano Varella De Carvalho" w:date="2020-11-05T17:53:00Z">
            <w:rPr>
              <w:i/>
              <w:iCs/>
            </w:rPr>
          </w:rPrChange>
        </w:rPr>
        <w:t>Realtime</w:t>
      </w:r>
      <w:proofErr w:type="spellEnd"/>
      <w:r w:rsidRPr="008F7BE4">
        <w:rPr>
          <w:i/>
          <w:iCs/>
          <w:noProof/>
          <w:highlight w:val="yellow"/>
          <w:rPrChange w:id="834" w:author="Juliano Varella De Carvalho" w:date="2020-11-05T17:53:00Z">
            <w:rPr>
              <w:i/>
              <w:iCs/>
              <w:noProof/>
            </w:rPr>
          </w:rPrChange>
        </w:rPr>
        <w:t xml:space="preserve"> Database</w:t>
      </w:r>
      <w:r w:rsidRPr="008F7BE4">
        <w:rPr>
          <w:noProof/>
          <w:highlight w:val="yellow"/>
          <w:rPrChange w:id="835" w:author="Juliano Varella De Carvalho" w:date="2020-11-05T17:53:00Z">
            <w:rPr>
              <w:noProof/>
            </w:rPr>
          </w:rPrChange>
        </w:rPr>
        <w:t xml:space="preserve"> do Firebase</w:t>
      </w:r>
      <w:r w:rsidRPr="008F7BE4">
        <w:rPr>
          <w:highlight w:val="yellow"/>
          <w:rPrChange w:id="836" w:author="Juliano Varella De Carvalho" w:date="2020-11-05T17:53:00Z">
            <w:rPr/>
          </w:rPrChange>
        </w:rPr>
        <w:t xml:space="preserve"> (próprio, 2020)</w:t>
      </w:r>
      <w:bookmarkEnd w:id="825"/>
    </w:p>
    <w:p w14:paraId="7FB894DE" w14:textId="5C54A187" w:rsidR="009D5C44" w:rsidRDefault="001C6C85" w:rsidP="00972812">
      <w:r>
        <w:tab/>
        <w:t xml:space="preserve">Com o JSON e a estrutura de dados pronta, </w:t>
      </w:r>
      <w:del w:id="837" w:author="Juliano Varella De Carvalho" w:date="2020-11-05T17:53:00Z">
        <w:r w:rsidDel="008F7BE4">
          <w:delText xml:space="preserve">foi </w:delText>
        </w:r>
      </w:del>
      <w:ins w:id="838" w:author="Juliano Varella De Carvalho" w:date="2020-11-05T17:53:00Z">
        <w:r w:rsidR="008F7BE4">
          <w:t>foram</w:t>
        </w:r>
        <w:r w:rsidR="008F7BE4">
          <w:t xml:space="preserve"> </w:t>
        </w:r>
      </w:ins>
      <w:r>
        <w:t>realizado</w:t>
      </w:r>
      <w:ins w:id="839" w:author="Juliano Varella De Carvalho" w:date="2020-11-05T17:53:00Z">
        <w:r w:rsidR="008F7BE4">
          <w:t>s</w:t>
        </w:r>
      </w:ins>
      <w:r>
        <w:t xml:space="preserve"> alguns estudos em </w:t>
      </w:r>
      <w:proofErr w:type="spellStart"/>
      <w:r w:rsidRPr="001C6C85">
        <w:rPr>
          <w:i/>
        </w:rPr>
        <w:t>python</w:t>
      </w:r>
      <w:proofErr w:type="spellEnd"/>
      <w:r>
        <w:t xml:space="preserve"> </w:t>
      </w:r>
      <w:r w:rsidR="003514F9">
        <w:t xml:space="preserve">para adquirir </w:t>
      </w:r>
      <w:del w:id="840" w:author="Juliano Varella De Carvalho" w:date="2020-11-05T17:54:00Z">
        <w:r w:rsidR="003514F9" w:rsidDel="008F7BE4">
          <w:delText xml:space="preserve">o </w:delText>
        </w:r>
      </w:del>
      <w:r w:rsidR="003514F9">
        <w:t xml:space="preserve">conhecimento </w:t>
      </w:r>
      <w:del w:id="841" w:author="Juliano Varella De Carvalho" w:date="2020-11-05T17:54:00Z">
        <w:r w:rsidR="003514F9" w:rsidDel="008F7BE4">
          <w:delText xml:space="preserve">necessário para </w:delText>
        </w:r>
      </w:del>
      <w:ins w:id="842" w:author="Juliano Varella De Carvalho" w:date="2020-11-05T17:54:00Z">
        <w:r w:rsidR="008F7BE4">
          <w:t>e</w:t>
        </w:r>
        <w:r w:rsidR="008F7BE4">
          <w:t xml:space="preserve"> </w:t>
        </w:r>
      </w:ins>
      <w:r w:rsidR="003514F9">
        <w:t xml:space="preserve">obter os dados necessários do </w:t>
      </w:r>
      <w:proofErr w:type="spellStart"/>
      <w:r w:rsidR="003514F9">
        <w:t>Spotify</w:t>
      </w:r>
      <w:proofErr w:type="spellEnd"/>
      <w:ins w:id="843" w:author="Juliano Varella De Carvalho" w:date="2020-11-05T17:54:00Z">
        <w:r w:rsidR="008F7BE4">
          <w:t xml:space="preserve">, a </w:t>
        </w:r>
        <w:proofErr w:type="gramStart"/>
        <w:r w:rsidR="008F7BE4">
          <w:t xml:space="preserve">fim </w:t>
        </w:r>
      </w:ins>
      <w:r w:rsidR="003514F9">
        <w:t xml:space="preserve"> </w:t>
      </w:r>
      <w:ins w:id="844" w:author="Juliano Varella De Carvalho" w:date="2020-11-05T17:54:00Z">
        <w:r w:rsidR="008F7BE4">
          <w:t>d</w:t>
        </w:r>
      </w:ins>
      <w:r w:rsidR="003514F9">
        <w:t>e</w:t>
      </w:r>
      <w:proofErr w:type="gramEnd"/>
      <w:r w:rsidR="003514F9">
        <w:t xml:space="preserve"> rodar o algoritmo KNN nos dados obtidos.</w:t>
      </w:r>
      <w:r w:rsidR="00E36D2A">
        <w:t xml:space="preserve"> O</w:t>
      </w:r>
      <w:r w:rsidR="00C5547D">
        <w:t>s primeiros testes</w:t>
      </w:r>
      <w:r w:rsidR="00E36D2A">
        <w:t xml:space="preserve"> </w:t>
      </w:r>
      <w:del w:id="845" w:author="Juliano Varella De Carvalho" w:date="2020-11-05T17:54:00Z">
        <w:r w:rsidR="00E36D2A" w:rsidDel="008F7BE4">
          <w:delText xml:space="preserve">do </w:delText>
        </w:r>
      </w:del>
      <w:ins w:id="846" w:author="Juliano Varella De Carvalho" w:date="2020-11-05T17:54:00Z">
        <w:r w:rsidR="008F7BE4">
          <w:t>para compreensão do</w:t>
        </w:r>
        <w:r w:rsidR="008F7BE4">
          <w:t xml:space="preserve"> </w:t>
        </w:r>
      </w:ins>
      <w:r w:rsidR="00E36D2A">
        <w:t>algoritmo</w:t>
      </w:r>
      <w:ins w:id="847" w:author="Juliano Varella De Carvalho" w:date="2020-11-05T17:54:00Z">
        <w:r w:rsidR="008F7BE4">
          <w:t xml:space="preserve"> KNN</w:t>
        </w:r>
      </w:ins>
      <w:r w:rsidR="00E36D2A">
        <w:t xml:space="preserve"> fo</w:t>
      </w:r>
      <w:r w:rsidR="00C5547D">
        <w:t>ram</w:t>
      </w:r>
      <w:r w:rsidR="00E36D2A">
        <w:t xml:space="preserve"> realizado</w:t>
      </w:r>
      <w:r w:rsidR="00C5547D">
        <w:t>s</w:t>
      </w:r>
      <w:r w:rsidR="00E36D2A">
        <w:t xml:space="preserve"> utilizando a base </w:t>
      </w:r>
      <w:del w:id="848" w:author="Juliano Varella De Carvalho" w:date="2020-11-05T17:54:00Z">
        <w:r w:rsidR="00E36D2A" w:rsidRPr="008F7BE4" w:rsidDel="008F7BE4">
          <w:rPr>
            <w:i/>
            <w:iCs w:val="0"/>
            <w:rPrChange w:id="849" w:author="Juliano Varella De Carvalho" w:date="2020-11-05T17:54:00Z">
              <w:rPr/>
            </w:rPrChange>
          </w:rPr>
          <w:delText xml:space="preserve">de </w:delText>
        </w:r>
      </w:del>
      <w:r w:rsidR="00E36D2A" w:rsidRPr="008F7BE4">
        <w:rPr>
          <w:i/>
          <w:iCs w:val="0"/>
          <w:rPrChange w:id="850" w:author="Juliano Varella De Carvalho" w:date="2020-11-05T17:54:00Z">
            <w:rPr/>
          </w:rPrChange>
        </w:rPr>
        <w:t>íris</w:t>
      </w:r>
      <w:ins w:id="851" w:author="Juliano Varella De Carvalho" w:date="2020-11-05T17:55:00Z">
        <w:r w:rsidR="008F7BE4">
          <w:rPr>
            <w:i/>
            <w:iCs w:val="0"/>
          </w:rPr>
          <w:t>,</w:t>
        </w:r>
      </w:ins>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ins w:id="852" w:author="Juliano Varella De Carvalho" w:date="2020-11-05T17:55:00Z">
        <w:r w:rsidR="008F7BE4">
          <w:t>ele posteriormente f</w:t>
        </w:r>
      </w:ins>
      <w:del w:id="853" w:author="Juliano Varella De Carvalho" w:date="2020-11-05T17:55:00Z">
        <w:r w:rsidR="00C5547D" w:rsidDel="008F7BE4">
          <w:delText>f</w:delText>
        </w:r>
      </w:del>
      <w:r w:rsidR="00C5547D">
        <w:t xml:space="preserve">oi aplicado </w:t>
      </w:r>
      <w:del w:id="854" w:author="Juliano Varella De Carvalho" w:date="2020-11-05T17:55:00Z">
        <w:r w:rsidR="00C5547D" w:rsidDel="008F7BE4">
          <w:delText xml:space="preserve">o mesmo sobre </w:delText>
        </w:r>
      </w:del>
      <w:r w:rsidR="00C5547D">
        <w:t xml:space="preserve">a base </w:t>
      </w:r>
      <w:r w:rsidR="00DB58FF">
        <w:t>extraída</w:t>
      </w:r>
      <w:r w:rsidR="00C5547D">
        <w:t xml:space="preserve"> e preparada</w:t>
      </w:r>
      <w:ins w:id="855" w:author="Juliano Varella De Carvalho" w:date="2020-11-05T17:55:00Z">
        <w:r w:rsidR="008F7BE4">
          <w:t>, em formato JSON</w:t>
        </w:r>
      </w:ins>
      <w:del w:id="856" w:author="Juliano Varella De Carvalho" w:date="2020-11-05T17:55:00Z">
        <w:r w:rsidR="00C5547D" w:rsidDel="008F7BE4">
          <w:delText xml:space="preserve"> do JSON</w:delText>
        </w:r>
      </w:del>
      <w:r w:rsidR="00C5547D">
        <w:t>.</w:t>
      </w:r>
    </w:p>
    <w:p w14:paraId="599D52D2" w14:textId="2B72C921" w:rsidR="00DC433D" w:rsidRDefault="00DC433D" w:rsidP="00972812">
      <w:pPr>
        <w:pStyle w:val="Heading1"/>
      </w:pPr>
      <w:bookmarkStart w:id="857" w:name="_Toc55260965"/>
      <w:r w:rsidRPr="00DC433D">
        <w:lastRenderedPageBreak/>
        <w:t>SISTEMA LORS</w:t>
      </w:r>
      <w:bookmarkEnd w:id="857"/>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Heading2"/>
      </w:pPr>
      <w:bookmarkStart w:id="858" w:name="_Toc55260966"/>
      <w:r>
        <w:t>O Algoritmo KNN</w:t>
      </w:r>
      <w:bookmarkEnd w:id="858"/>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B002DA">
      <w:pPr>
        <w:pStyle w:val="Figuras"/>
        <w:pPrChange w:id="859" w:author="Juliano Varella De Carvalho" w:date="2020-11-05T17:32:00Z">
          <w:pPr>
            <w:pStyle w:val="Figuras"/>
          </w:pPr>
        </w:pPrChange>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87E0338" w:rsidR="00B55A9C" w:rsidRDefault="00B55A9C" w:rsidP="00972812">
      <w:pPr>
        <w:pStyle w:val="Caption"/>
        <w:rPr>
          <w:bCs/>
          <w:iCs/>
          <w:caps/>
          <w:snapToGrid w:val="0"/>
          <w:color w:val="000000"/>
          <w:spacing w:val="10"/>
          <w:kern w:val="28"/>
          <w:szCs w:val="20"/>
        </w:rPr>
      </w:pPr>
      <w:bookmarkStart w:id="860" w:name="_Ref52742150"/>
      <w:bookmarkStart w:id="861" w:name="_Toc55260892"/>
      <w:bookmarkStart w:id="862" w:name="_Ref52742133"/>
      <w:r>
        <w:t xml:space="preserve">Figura </w:t>
      </w:r>
      <w:r w:rsidR="00463D35">
        <w:fldChar w:fldCharType="begin"/>
      </w:r>
      <w:r w:rsidR="00463D35">
        <w:instrText xml:space="preserve"> SEQ Figura \* ARABIC </w:instrText>
      </w:r>
      <w:r w:rsidR="00463D35">
        <w:fldChar w:fldCharType="separate"/>
      </w:r>
      <w:r w:rsidR="00772326">
        <w:rPr>
          <w:noProof/>
        </w:rPr>
        <w:t>17</w:t>
      </w:r>
      <w:r w:rsidR="00463D35">
        <w:rPr>
          <w:noProof/>
        </w:rPr>
        <w:fldChar w:fldCharType="end"/>
      </w:r>
      <w:bookmarkEnd w:id="860"/>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861"/>
      <w:r w:rsidRPr="00DE3DAA">
        <w:rPr>
          <w:bCs/>
          <w:iCs/>
          <w:caps/>
          <w:snapToGrid w:val="0"/>
          <w:color w:val="000000"/>
          <w:spacing w:val="10"/>
          <w:kern w:val="28"/>
          <w:szCs w:val="20"/>
        </w:rPr>
        <w:fldChar w:fldCharType="end"/>
      </w:r>
      <w:bookmarkEnd w:id="862"/>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Heading3"/>
      </w:pPr>
      <w:bookmarkStart w:id="863" w:name="_Ref54920131"/>
      <w:bookmarkStart w:id="864" w:name="_Toc55260967"/>
      <w:r>
        <w:t>Preparação dos dados para o KNN</w:t>
      </w:r>
      <w:bookmarkEnd w:id="863"/>
      <w:bookmarkEnd w:id="864"/>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proofErr w:type="spellStart"/>
      <w:r w:rsidR="00146EE1" w:rsidRPr="00EB3737">
        <w:t>plugin</w:t>
      </w:r>
      <w:proofErr w:type="spellEnd"/>
      <w:r w:rsidR="00146EE1" w:rsidRPr="00EB3737">
        <w:t>,</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Caption"/>
      </w:pPr>
      <w:bookmarkStart w:id="865" w:name="_Ref55256921"/>
      <w:bookmarkStart w:id="866" w:name="_Toc55260910"/>
      <w:r>
        <w:t xml:space="preserve">Quadro </w:t>
      </w:r>
      <w:r w:rsidR="00463D35">
        <w:fldChar w:fldCharType="begin"/>
      </w:r>
      <w:r w:rsidR="00463D35">
        <w:instrText xml:space="preserve"> SEQ Quadro \* ARABIC </w:instrText>
      </w:r>
      <w:r w:rsidR="00463D35">
        <w:fldChar w:fldCharType="separate"/>
      </w:r>
      <w:r w:rsidR="00496F40">
        <w:rPr>
          <w:noProof/>
        </w:rPr>
        <w:t>3</w:t>
      </w:r>
      <w:r w:rsidR="00463D35">
        <w:rPr>
          <w:noProof/>
        </w:rPr>
        <w:fldChar w:fldCharType="end"/>
      </w:r>
      <w:bookmarkEnd w:id="865"/>
      <w:r>
        <w:t xml:space="preserve"> Lista de ações possíveis nos eventos </w:t>
      </w:r>
      <w:r w:rsidRPr="00A73EA3">
        <w:t>(próprio, 2020)</w:t>
      </w:r>
      <w:bookmarkEnd w:id="866"/>
    </w:p>
    <w:tbl>
      <w:tblPr>
        <w:tblStyle w:val="TableGrid"/>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w:t>
            </w:r>
            <w:proofErr w:type="spellStart"/>
            <w:r w:rsidR="006C610C">
              <w:t>plugin</w:t>
            </w:r>
            <w:proofErr w:type="spellEnd"/>
            <w:r w:rsidR="006C610C">
              <w:t>)</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B002DA">
      <w:pPr>
        <w:pStyle w:val="Figuras"/>
        <w:pPrChange w:id="867" w:author="Juliano Varella De Carvalho" w:date="2020-11-05T17:32:00Z">
          <w:pPr>
            <w:pStyle w:val="Figuras"/>
          </w:pPr>
        </w:pPrChange>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Caption"/>
        <w:rPr>
          <w:noProof/>
        </w:rPr>
      </w:pPr>
      <w:bookmarkStart w:id="868" w:name="_Ref54973329"/>
      <w:bookmarkStart w:id="869" w:name="_Toc55260893"/>
      <w:r>
        <w:t xml:space="preserve">Figura </w:t>
      </w:r>
      <w:r w:rsidR="00463D35">
        <w:fldChar w:fldCharType="begin"/>
      </w:r>
      <w:r w:rsidR="00463D35">
        <w:instrText xml:space="preserve"> SEQ Figura \* ARABIC </w:instrText>
      </w:r>
      <w:r w:rsidR="00463D35">
        <w:fldChar w:fldCharType="separate"/>
      </w:r>
      <w:r w:rsidR="00772326">
        <w:rPr>
          <w:noProof/>
        </w:rPr>
        <w:t>18</w:t>
      </w:r>
      <w:r w:rsidR="00463D35">
        <w:rPr>
          <w:noProof/>
        </w:rPr>
        <w:fldChar w:fldCharType="end"/>
      </w:r>
      <w:bookmarkEnd w:id="868"/>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869"/>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B002DA">
      <w:pPr>
        <w:pStyle w:val="Figuras"/>
        <w:pPrChange w:id="870" w:author="Juliano Varella De Carvalho" w:date="2020-11-05T17:32:00Z">
          <w:pPr>
            <w:pStyle w:val="Figuras"/>
          </w:pPr>
        </w:pPrChange>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Caption"/>
      </w:pPr>
      <w:bookmarkStart w:id="871" w:name="_Ref54973321"/>
      <w:bookmarkStart w:id="872" w:name="_Toc55260894"/>
      <w:r>
        <w:t xml:space="preserve">Figura </w:t>
      </w:r>
      <w:r w:rsidR="00463D35">
        <w:fldChar w:fldCharType="begin"/>
      </w:r>
      <w:r w:rsidR="00463D35">
        <w:instrText xml:space="preserve"> SEQ Figura \* ARABIC </w:instrText>
      </w:r>
      <w:r w:rsidR="00463D35">
        <w:fldChar w:fldCharType="separate"/>
      </w:r>
      <w:r w:rsidR="00772326">
        <w:rPr>
          <w:noProof/>
        </w:rPr>
        <w:t>19</w:t>
      </w:r>
      <w:r w:rsidR="00463D35">
        <w:rPr>
          <w:noProof/>
        </w:rPr>
        <w:fldChar w:fldCharType="end"/>
      </w:r>
      <w:bookmarkEnd w:id="871"/>
      <w:r>
        <w:t xml:space="preserve"> Representação dos eventos salvos no </w:t>
      </w:r>
      <w:proofErr w:type="spellStart"/>
      <w:r>
        <w:t>Firebase</w:t>
      </w:r>
      <w:proofErr w:type="spellEnd"/>
      <w:r w:rsidR="00180781">
        <w:t xml:space="preserve"> </w:t>
      </w:r>
      <w:r w:rsidR="00180781" w:rsidRPr="00A73EA3">
        <w:t>(próprio, 2020)</w:t>
      </w:r>
      <w:bookmarkEnd w:id="872"/>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B002DA">
      <w:pPr>
        <w:pStyle w:val="Figuras"/>
        <w:pPrChange w:id="873" w:author="Juliano Varella De Carvalho" w:date="2020-11-05T17:32:00Z">
          <w:pPr>
            <w:pStyle w:val="Figuras"/>
          </w:pPr>
        </w:pPrChange>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Caption"/>
      </w:pPr>
      <w:bookmarkStart w:id="874" w:name="_Ref54973316"/>
      <w:bookmarkStart w:id="875" w:name="_Toc55260895"/>
      <w:r>
        <w:t xml:space="preserve">Figura </w:t>
      </w:r>
      <w:r w:rsidR="00463D35">
        <w:fldChar w:fldCharType="begin"/>
      </w:r>
      <w:r w:rsidR="00463D35">
        <w:instrText xml:space="preserve"> SEQ Figura \* ARABIC </w:instrText>
      </w:r>
      <w:r w:rsidR="00463D35">
        <w:fldChar w:fldCharType="separate"/>
      </w:r>
      <w:r w:rsidR="00772326">
        <w:rPr>
          <w:noProof/>
        </w:rPr>
        <w:t>20</w:t>
      </w:r>
      <w:r w:rsidR="00463D35">
        <w:rPr>
          <w:noProof/>
        </w:rPr>
        <w:fldChar w:fldCharType="end"/>
      </w:r>
      <w:bookmarkEnd w:id="874"/>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875"/>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proofErr w:type="spellStart"/>
      <w:r w:rsidR="00E77555" w:rsidRPr="0083274C">
        <w:rPr>
          <w:i/>
        </w:rPr>
        <w:t>like</w:t>
      </w:r>
      <w:proofErr w:type="spellEnd"/>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proofErr w:type="spellStart"/>
      <w:r w:rsidR="00860C67" w:rsidRPr="0083274C">
        <w:rPr>
          <w:i/>
        </w:rPr>
        <w:t>like</w:t>
      </w:r>
      <w:proofErr w:type="spellEnd"/>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B002DA">
      <w:pPr>
        <w:pStyle w:val="Figuras"/>
        <w:pPrChange w:id="876" w:author="Juliano Varella De Carvalho" w:date="2020-11-05T17:32:00Z">
          <w:pPr>
            <w:pStyle w:val="Figuras"/>
          </w:pPr>
        </w:pPrChange>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Caption"/>
      </w:pPr>
      <w:bookmarkStart w:id="877" w:name="_Ref54973306"/>
      <w:bookmarkStart w:id="878" w:name="_Toc55260896"/>
      <w:r>
        <w:t xml:space="preserve">Figura </w:t>
      </w:r>
      <w:r w:rsidR="00463D35">
        <w:fldChar w:fldCharType="begin"/>
      </w:r>
      <w:r w:rsidR="00463D35">
        <w:instrText xml:space="preserve"> SEQ Figura \* ARABIC </w:instrText>
      </w:r>
      <w:r w:rsidR="00463D35">
        <w:fldChar w:fldCharType="separate"/>
      </w:r>
      <w:r w:rsidR="00772326">
        <w:rPr>
          <w:noProof/>
        </w:rPr>
        <w:t>21</w:t>
      </w:r>
      <w:r w:rsidR="00463D35">
        <w:rPr>
          <w:noProof/>
        </w:rPr>
        <w:fldChar w:fldCharType="end"/>
      </w:r>
      <w:bookmarkEnd w:id="877"/>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78"/>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B002DA">
      <w:pPr>
        <w:pStyle w:val="Figuras"/>
        <w:pPrChange w:id="879" w:author="Juliano Varella De Carvalho" w:date="2020-11-05T17:32:00Z">
          <w:pPr>
            <w:pStyle w:val="Figuras"/>
          </w:pPr>
        </w:pPrChange>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Caption"/>
      </w:pPr>
      <w:bookmarkStart w:id="880" w:name="_Ref54973298"/>
      <w:bookmarkStart w:id="881" w:name="_Toc55260897"/>
      <w:r>
        <w:t xml:space="preserve">Figura </w:t>
      </w:r>
      <w:r w:rsidR="00463D35">
        <w:fldChar w:fldCharType="begin"/>
      </w:r>
      <w:r w:rsidR="00463D35">
        <w:instrText xml:space="preserve"> SEQ Figura \* ARABIC </w:instrText>
      </w:r>
      <w:r w:rsidR="00463D35">
        <w:fldChar w:fldCharType="separate"/>
      </w:r>
      <w:r w:rsidR="00772326">
        <w:rPr>
          <w:noProof/>
        </w:rPr>
        <w:t>22</w:t>
      </w:r>
      <w:r w:rsidR="00463D35">
        <w:rPr>
          <w:noProof/>
        </w:rPr>
        <w:fldChar w:fldCharType="end"/>
      </w:r>
      <w:bookmarkEnd w:id="880"/>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81"/>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proofErr w:type="spellStart"/>
      <w:r w:rsidR="00323534" w:rsidRPr="00323534">
        <w:rPr>
          <w:i/>
          <w:iCs w:val="0"/>
        </w:rPr>
        <w:t>like</w:t>
      </w:r>
      <w:proofErr w:type="spellEnd"/>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B002DA">
      <w:pPr>
        <w:pStyle w:val="Figuras"/>
        <w:pPrChange w:id="882" w:author="Juliano Varella De Carvalho" w:date="2020-11-05T17:32:00Z">
          <w:pPr>
            <w:pStyle w:val="Figuras"/>
          </w:pPr>
        </w:pPrChange>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Caption"/>
      </w:pPr>
      <w:bookmarkStart w:id="883" w:name="_Ref53955795"/>
      <w:bookmarkStart w:id="884" w:name="_Toc55260898"/>
      <w:r>
        <w:t xml:space="preserve">Figura </w:t>
      </w:r>
      <w:r w:rsidR="00463D35">
        <w:fldChar w:fldCharType="begin"/>
      </w:r>
      <w:r w:rsidR="00463D35">
        <w:instrText xml:space="preserve"> SEQ Figura \* ARABIC </w:instrText>
      </w:r>
      <w:r w:rsidR="00463D35">
        <w:fldChar w:fldCharType="separate"/>
      </w:r>
      <w:r w:rsidR="00772326">
        <w:rPr>
          <w:noProof/>
        </w:rPr>
        <w:t>23</w:t>
      </w:r>
      <w:r w:rsidR="00463D35">
        <w:rPr>
          <w:noProof/>
        </w:rPr>
        <w:fldChar w:fldCharType="end"/>
      </w:r>
      <w:bookmarkEnd w:id="88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88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Heading3"/>
      </w:pPr>
      <w:bookmarkStart w:id="885" w:name="_Ref54908939"/>
      <w:bookmarkStart w:id="886" w:name="_Toc55260968"/>
      <w:r>
        <w:t>Testes com KNN</w:t>
      </w:r>
      <w:bookmarkEnd w:id="885"/>
      <w:bookmarkEnd w:id="88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Heading3"/>
      </w:pPr>
      <w:bookmarkStart w:id="887" w:name="_Toc55260969"/>
      <w:r>
        <w:t>Taxonomia dos gêneros</w:t>
      </w:r>
      <w:bookmarkEnd w:id="88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Heading2"/>
        <w:rPr>
          <w:i/>
        </w:rPr>
      </w:pPr>
      <w:bookmarkStart w:id="888" w:name="_Toc55260970"/>
      <w:r>
        <w:t xml:space="preserve">Modelagem </w:t>
      </w:r>
      <w:r w:rsidR="00CC1095">
        <w:t xml:space="preserve">do </w:t>
      </w:r>
      <w:r>
        <w:t>sistema</w:t>
      </w:r>
      <w:r w:rsidR="00726572">
        <w:t xml:space="preserve"> </w:t>
      </w:r>
      <w:r w:rsidR="00AE024C">
        <w:rPr>
          <w:i/>
        </w:rPr>
        <w:t>LORS</w:t>
      </w:r>
      <w:bookmarkEnd w:id="88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w:t>
      </w:r>
      <w:proofErr w:type="spellStart"/>
      <w:r w:rsidR="002F0BD6">
        <w:t>plugin</w:t>
      </w:r>
      <w:proofErr w:type="spellEnd"/>
      <w:r w:rsidR="002F0BD6">
        <w:t xml:space="preserve"> Web</w:t>
      </w:r>
      <w:r w:rsidR="004E1FF1">
        <w:t xml:space="preserve"> desenvolvido nesse trabalho</w:t>
      </w:r>
      <w:r w:rsidR="009102B8">
        <w:t>.</w:t>
      </w:r>
    </w:p>
    <w:p w14:paraId="0AD4FE53" w14:textId="77777777" w:rsidR="00BC6F82" w:rsidRDefault="00BC6F82" w:rsidP="00B002DA">
      <w:pPr>
        <w:pStyle w:val="Figuras"/>
        <w:pPrChange w:id="889" w:author="Juliano Varella De Carvalho" w:date="2020-11-05T17:32:00Z">
          <w:pPr>
            <w:pStyle w:val="Figuras"/>
          </w:pPr>
        </w:pPrChange>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Caption"/>
      </w:pPr>
      <w:bookmarkStart w:id="890" w:name="_Ref54973275"/>
      <w:bookmarkStart w:id="891" w:name="_Toc55260899"/>
      <w:r>
        <w:t xml:space="preserve">Figura </w:t>
      </w:r>
      <w:r w:rsidR="00463D35">
        <w:fldChar w:fldCharType="begin"/>
      </w:r>
      <w:r w:rsidR="00463D35">
        <w:instrText xml:space="preserve"> SEQ Figura \* ARABIC </w:instrText>
      </w:r>
      <w:r w:rsidR="00463D35">
        <w:fldChar w:fldCharType="separate"/>
      </w:r>
      <w:r w:rsidR="00772326">
        <w:rPr>
          <w:noProof/>
        </w:rPr>
        <w:t>24</w:t>
      </w:r>
      <w:r w:rsidR="00463D35">
        <w:rPr>
          <w:noProof/>
        </w:rPr>
        <w:fldChar w:fldCharType="end"/>
      </w:r>
      <w:bookmarkEnd w:id="890"/>
      <w:r>
        <w:t xml:space="preserve"> Visão macro do sistema LORS </w:t>
      </w:r>
      <w:r w:rsidRPr="00A73EA3">
        <w:t>(próprio, 2020)</w:t>
      </w:r>
      <w:bookmarkEnd w:id="891"/>
    </w:p>
    <w:p w14:paraId="50849F02" w14:textId="4FF7A230" w:rsidR="00BC6F82" w:rsidRDefault="00E62979" w:rsidP="00972812">
      <w:r>
        <w:tab/>
      </w:r>
      <w:r w:rsidR="00B060DE">
        <w:t xml:space="preserve">O </w:t>
      </w:r>
      <w:proofErr w:type="spellStart"/>
      <w:r w:rsidR="00B060DE">
        <w:t>plugin</w:t>
      </w:r>
      <w:proofErr w:type="spellEnd"/>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w:t>
      </w:r>
      <w:proofErr w:type="spellStart"/>
      <w:r w:rsidR="00B060DE">
        <w:t>App</w:t>
      </w:r>
      <w:proofErr w:type="spellEnd"/>
      <w:r w:rsidR="00B060DE">
        <w:t>”)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Heading3"/>
      </w:pPr>
      <w:bookmarkStart w:id="892"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89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Heading3"/>
      </w:pPr>
      <w:bookmarkStart w:id="893" w:name="_Ref54920174"/>
      <w:bookmarkStart w:id="894" w:name="_Toc55260972"/>
      <w:r>
        <w:t>Servidor</w:t>
      </w:r>
      <w:bookmarkEnd w:id="893"/>
      <w:bookmarkEnd w:id="89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Heading3"/>
      </w:pPr>
      <w:bookmarkStart w:id="895" w:name="_Toc55260973"/>
      <w:r>
        <w:t>Hospedagem</w:t>
      </w:r>
      <w:bookmarkEnd w:id="89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proofErr w:type="spellStart"/>
      <w:r w:rsidR="009F2823">
        <w:t>Azure</w:t>
      </w:r>
      <w:proofErr w:type="spellEnd"/>
      <w:r w:rsidR="006C7391" w:rsidRPr="006C7391">
        <w:t xml:space="preserve"> chamada </w:t>
      </w:r>
      <w:proofErr w:type="spellStart"/>
      <w:r w:rsidR="009F2823">
        <w:t>App</w:t>
      </w:r>
      <w:proofErr w:type="spellEnd"/>
      <w:r w:rsidR="009F2823">
        <w:t xml:space="preserve"> </w:t>
      </w:r>
      <w:r w:rsidR="005C520F">
        <w:t>S</w:t>
      </w:r>
      <w:r w:rsidR="009F2823">
        <w:t>ervice</w:t>
      </w:r>
      <w:r w:rsidR="00404669">
        <w:t xml:space="preserve"> utilizando da </w:t>
      </w:r>
      <w:proofErr w:type="spellStart"/>
      <w:r w:rsidR="00404669">
        <w:t>conteinerização</w:t>
      </w:r>
      <w:proofErr w:type="spellEnd"/>
      <w:r w:rsidR="00404669">
        <w:t xml:space="preserve"> do </w:t>
      </w:r>
      <w:proofErr w:type="spellStart"/>
      <w:r w:rsidR="00404669">
        <w:t>Docker</w:t>
      </w:r>
      <w:proofErr w:type="spellEnd"/>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F776FC5" w:rsidR="00920CB8" w:rsidRDefault="00920CB8" w:rsidP="00972812">
      <w:pPr>
        <w:pStyle w:val="Heading3"/>
      </w:pPr>
      <w:bookmarkStart w:id="896" w:name="_Toc55260974"/>
      <w:r>
        <w:t>Recomendação</w:t>
      </w:r>
      <w:bookmarkEnd w:id="89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proofErr w:type="spellStart"/>
      <w:r w:rsidR="00713C32" w:rsidRPr="00713C32">
        <w:rPr>
          <w:i/>
        </w:rPr>
        <w:t>like</w:t>
      </w:r>
      <w:proofErr w:type="spellEnd"/>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proofErr w:type="spellStart"/>
      <w:r w:rsidR="00713C32" w:rsidRPr="00177837">
        <w:rPr>
          <w:i/>
        </w:rPr>
        <w:t>like</w:t>
      </w:r>
      <w:proofErr w:type="spellEnd"/>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Caption"/>
      </w:pPr>
      <w:bookmarkStart w:id="897" w:name="_Ref54920412"/>
      <w:bookmarkStart w:id="898" w:name="_Toc55260911"/>
      <w:r>
        <w:t xml:space="preserve">Quadro </w:t>
      </w:r>
      <w:r w:rsidR="00463D35">
        <w:fldChar w:fldCharType="begin"/>
      </w:r>
      <w:r w:rsidR="00463D35">
        <w:instrText xml:space="preserve"> SEQ Quadro \* ARABIC </w:instrText>
      </w:r>
      <w:r w:rsidR="00463D35">
        <w:fldChar w:fldCharType="separate"/>
      </w:r>
      <w:r>
        <w:rPr>
          <w:noProof/>
        </w:rPr>
        <w:t>4</w:t>
      </w:r>
      <w:r w:rsidR="00463D35">
        <w:rPr>
          <w:noProof/>
        </w:rPr>
        <w:fldChar w:fldCharType="end"/>
      </w:r>
      <w:bookmarkEnd w:id="897"/>
      <w:r>
        <w:t xml:space="preserve"> Campos e seus respectivos valores utilizados</w:t>
      </w:r>
      <w:r>
        <w:rPr>
          <w:noProof/>
        </w:rPr>
        <w:t xml:space="preserve"> na recomendação</w:t>
      </w:r>
      <w:r w:rsidR="00772326">
        <w:rPr>
          <w:noProof/>
        </w:rPr>
        <w:t xml:space="preserve"> </w:t>
      </w:r>
      <w:r w:rsidR="00772326" w:rsidRPr="00A73EA3">
        <w:t>(próprio, 2020)</w:t>
      </w:r>
      <w:bookmarkEnd w:id="898"/>
    </w:p>
    <w:tbl>
      <w:tblPr>
        <w:tblStyle w:val="TableGrid"/>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proofErr w:type="spellStart"/>
            <w:r w:rsidRPr="006133E1">
              <w:t>like</w:t>
            </w:r>
            <w:proofErr w:type="spellEnd"/>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Heading3"/>
      </w:pPr>
      <w:bookmarkStart w:id="899" w:name="_Toc55260975"/>
      <w:r>
        <w:t>Resultado da recomendação</w:t>
      </w:r>
      <w:r w:rsidR="00E162DC">
        <w:t xml:space="preserve"> (integração </w:t>
      </w:r>
      <w:proofErr w:type="spellStart"/>
      <w:r w:rsidR="00E162DC">
        <w:t>app</w:t>
      </w:r>
      <w:proofErr w:type="spellEnd"/>
      <w:r w:rsidR="00E162DC">
        <w:t>)</w:t>
      </w:r>
      <w:bookmarkEnd w:id="899"/>
    </w:p>
    <w:p w14:paraId="2830BCFC" w14:textId="49EE1CD6" w:rsidR="00772326" w:rsidRDefault="00E1072D" w:rsidP="00972812">
      <w:r>
        <w:tab/>
      </w:r>
      <w:r w:rsidR="009D2DFE">
        <w:t xml:space="preserve">Tendo o servidor pronto e publicado, foi desenvolvido uma integração no </w:t>
      </w:r>
      <w:proofErr w:type="spellStart"/>
      <w:r w:rsidR="009D2DFE">
        <w:t>plugin</w:t>
      </w:r>
      <w:proofErr w:type="spellEnd"/>
      <w:r w:rsidR="009D2DFE">
        <w:t xml:space="preserve">.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proofErr w:type="spellStart"/>
      <w:r w:rsidR="00CB498C" w:rsidRPr="004945EC">
        <w:rPr>
          <w:i/>
        </w:rPr>
        <w:t>playlists</w:t>
      </w:r>
      <w:proofErr w:type="spell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Caption"/>
      </w:pPr>
      <w:bookmarkStart w:id="900" w:name="_Ref54973248"/>
      <w:bookmarkStart w:id="901" w:name="_Toc55260900"/>
      <w:r>
        <w:t xml:space="preserve">Figura </w:t>
      </w:r>
      <w:r w:rsidR="00463D35">
        <w:fldChar w:fldCharType="begin"/>
      </w:r>
      <w:r w:rsidR="00463D35">
        <w:instrText xml:space="preserve"> SEQ Figura \* ARABIC </w:instrText>
      </w:r>
      <w:r w:rsidR="00463D35">
        <w:fldChar w:fldCharType="separate"/>
      </w:r>
      <w:r>
        <w:rPr>
          <w:noProof/>
        </w:rPr>
        <w:t>25</w:t>
      </w:r>
      <w:r w:rsidR="00463D35">
        <w:rPr>
          <w:noProof/>
        </w:rPr>
        <w:fldChar w:fldCharType="end"/>
      </w:r>
      <w:bookmarkEnd w:id="900"/>
      <w:r>
        <w:t xml:space="preserve"> Tela de recomendações </w:t>
      </w:r>
      <w:r w:rsidRPr="00A73EA3">
        <w:t>(próprio, 2020)</w:t>
      </w:r>
      <w:bookmarkEnd w:id="90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proofErr w:type="spellStart"/>
      <w:r w:rsidRPr="00CE0464">
        <w:rPr>
          <w:i/>
        </w:rPr>
        <w:t>playlists</w:t>
      </w:r>
      <w:proofErr w:type="spellEnd"/>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assim, que o usuário escolha uma das </w:t>
      </w:r>
      <w:proofErr w:type="spellStart"/>
      <w:r>
        <w:t>playlists</w:t>
      </w:r>
      <w:proofErr w:type="spellEnd"/>
      <w:r>
        <w:t xml:space="preserve"> para reproduzir.</w:t>
      </w:r>
    </w:p>
    <w:p w14:paraId="5B38AEEA" w14:textId="2CFE47ED" w:rsidR="002F06E8" w:rsidRDefault="002F06E8" w:rsidP="00972812">
      <w:pPr>
        <w:pStyle w:val="Heading3"/>
      </w:pPr>
      <w:bookmarkStart w:id="902" w:name="_Toc55260976"/>
      <w:r>
        <w:t>Resultados do experimento</w:t>
      </w:r>
      <w:bookmarkEnd w:id="90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indie</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folk</w:t>
            </w:r>
            <w:proofErr w:type="spellEnd"/>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w:t>
            </w:r>
            <w:proofErr w:type="spellStart"/>
            <w:r w:rsidRPr="002A3520">
              <w:rPr>
                <w:rFonts w:ascii="Calibri" w:hAnsi="Calibri" w:cs="Calibri"/>
                <w:b/>
                <w:bCs/>
                <w:iCs w:val="0"/>
                <w:color w:val="auto"/>
                <w:sz w:val="22"/>
                <w:szCs w:val="22"/>
                <w:lang w:eastAsia="pt-BR"/>
              </w:rPr>
              <w:t>fusion</w:t>
            </w:r>
            <w:proofErr w:type="spellEnd"/>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electr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folk</w:t>
            </w:r>
            <w:proofErr w:type="spellEnd"/>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indie</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Caption"/>
      </w:pPr>
      <w:bookmarkStart w:id="903" w:name="_Ref55013755"/>
      <w:bookmarkStart w:id="904" w:name="_Toc55260922"/>
      <w:r>
        <w:t xml:space="preserve">Tabela </w:t>
      </w:r>
      <w:r w:rsidR="00463D35">
        <w:fldChar w:fldCharType="begin"/>
      </w:r>
      <w:r w:rsidR="00463D35">
        <w:instrText xml:space="preserve"> SEQ Tabela \* ARABIC </w:instrText>
      </w:r>
      <w:r w:rsidR="00463D35">
        <w:fldChar w:fldCharType="separate"/>
      </w:r>
      <w:r w:rsidR="003924EC">
        <w:rPr>
          <w:noProof/>
        </w:rPr>
        <w:t>1</w:t>
      </w:r>
      <w:r w:rsidR="00463D35">
        <w:rPr>
          <w:noProof/>
        </w:rPr>
        <w:fldChar w:fldCharType="end"/>
      </w:r>
      <w:bookmarkEnd w:id="903"/>
      <w:r>
        <w:t xml:space="preserve"> relação dos </w:t>
      </w:r>
      <w:r w:rsidR="00CC3975">
        <w:t>gêneros</w:t>
      </w:r>
      <w:r>
        <w:t xml:space="preserve"> e a classe utilizada no KNN </w:t>
      </w:r>
      <w:r w:rsidRPr="00205C38">
        <w:t>(próprio, 2020)</w:t>
      </w:r>
      <w:bookmarkEnd w:id="904"/>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905"/>
            <w:r>
              <w:t>184</w:t>
            </w:r>
            <w:commentRangeEnd w:id="905"/>
            <w:r w:rsidR="009D5421">
              <w:rPr>
                <w:rStyle w:val="CommentReference"/>
              </w:rPr>
              <w:commentReference w:id="90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906"/>
            <w:r>
              <w:t>180</w:t>
            </w:r>
            <w:commentRangeEnd w:id="906"/>
            <w:r w:rsidR="0055253D">
              <w:rPr>
                <w:rStyle w:val="CommentReference"/>
              </w:rPr>
              <w:commentReference w:id="90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907"/>
            <w:r>
              <w:t>46</w:t>
            </w:r>
            <w:commentRangeEnd w:id="907"/>
            <w:r w:rsidR="0055253D">
              <w:rPr>
                <w:rStyle w:val="CommentReference"/>
              </w:rPr>
              <w:commentReference w:id="90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908"/>
            <w:r>
              <w:t>38</w:t>
            </w:r>
            <w:commentRangeEnd w:id="908"/>
            <w:r w:rsidR="0055253D">
              <w:rPr>
                <w:rStyle w:val="CommentReference"/>
              </w:rPr>
              <w:commentReference w:id="908"/>
            </w:r>
          </w:p>
        </w:tc>
      </w:tr>
    </w:tbl>
    <w:p w14:paraId="51E5EBFE" w14:textId="389DEE65" w:rsidR="005272A3" w:rsidRDefault="003924EC" w:rsidP="003924EC">
      <w:pPr>
        <w:pStyle w:val="Caption"/>
      </w:pPr>
      <w:bookmarkStart w:id="909" w:name="_Ref55253627"/>
      <w:bookmarkStart w:id="910" w:name="_Toc55260923"/>
      <w:r>
        <w:t xml:space="preserve">Tabela </w:t>
      </w:r>
      <w:r w:rsidR="00463D35">
        <w:fldChar w:fldCharType="begin"/>
      </w:r>
      <w:r w:rsidR="00463D35">
        <w:instrText xml:space="preserve"> SEQ Tabela \* ARABIC </w:instrText>
      </w:r>
      <w:r w:rsidR="00463D35">
        <w:fldChar w:fldCharType="separate"/>
      </w:r>
      <w:r>
        <w:rPr>
          <w:noProof/>
        </w:rPr>
        <w:t>2</w:t>
      </w:r>
      <w:r w:rsidR="00463D35">
        <w:rPr>
          <w:noProof/>
        </w:rPr>
        <w:fldChar w:fldCharType="end"/>
      </w:r>
      <w:bookmarkEnd w:id="909"/>
      <w:r>
        <w:t xml:space="preserve"> matriz confusão da classe 12, gênero musical country</w:t>
      </w:r>
      <w:r w:rsidR="00CE2C6D">
        <w:t xml:space="preserve"> </w:t>
      </w:r>
      <w:r w:rsidR="00CE2C6D" w:rsidRPr="0006553D">
        <w:t>(próprio, 2020)</w:t>
      </w:r>
      <w:bookmarkEnd w:id="910"/>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GridTable5Dark-Accent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147B6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911" w:name="_Ref55011605"/>
            <w:bookmarkStart w:id="912"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147B6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47B6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Caption"/>
      </w:pPr>
      <w:bookmarkStart w:id="913" w:name="_Ref55013706"/>
      <w:bookmarkStart w:id="914" w:name="_Toc55260924"/>
      <w:r>
        <w:t xml:space="preserve">Tabela </w:t>
      </w:r>
      <w:r w:rsidR="00463D35">
        <w:fldChar w:fldCharType="begin"/>
      </w:r>
      <w:r w:rsidR="00463D35">
        <w:instrText xml:space="preserve"> SEQ Tabela \* ARABIC </w:instrText>
      </w:r>
      <w:r w:rsidR="00463D35">
        <w:fldChar w:fldCharType="separate"/>
      </w:r>
      <w:r w:rsidR="003924EC">
        <w:rPr>
          <w:noProof/>
        </w:rPr>
        <w:t>3</w:t>
      </w:r>
      <w:r w:rsidR="00463D35">
        <w:rPr>
          <w:noProof/>
        </w:rPr>
        <w:fldChar w:fldCharType="end"/>
      </w:r>
      <w:bookmarkEnd w:id="911"/>
      <w:bookmarkEnd w:id="913"/>
      <w:r>
        <w:t xml:space="preserve"> Matrix confusão do usuário </w:t>
      </w:r>
      <w:r w:rsidRPr="00251B57">
        <w:t>spotify:user:4i3jdhv6vubcjdpwsn38iv8u4</w:t>
      </w:r>
      <w:r w:rsidR="0006553D">
        <w:t xml:space="preserve"> </w:t>
      </w:r>
      <w:bookmarkStart w:id="915" w:name="_Hlk55013242"/>
      <w:r w:rsidR="0006553D" w:rsidRPr="0006553D">
        <w:t>(próprio, 2020)</w:t>
      </w:r>
      <w:bookmarkEnd w:id="912"/>
      <w:bookmarkEnd w:id="914"/>
      <w:bookmarkEnd w:id="915"/>
    </w:p>
    <w:p w14:paraId="29875599" w14:textId="25559537" w:rsidR="008F2AE9" w:rsidRPr="006C1E7D" w:rsidRDefault="008F2AE9" w:rsidP="00972812">
      <w:pPr>
        <w:pStyle w:val="Heading1"/>
      </w:pPr>
      <w:bookmarkStart w:id="916" w:name="_Toc55260977"/>
      <w:r w:rsidRPr="006C1E7D">
        <w:lastRenderedPageBreak/>
        <w:t>CONCLUSÃO</w:t>
      </w:r>
      <w:bookmarkEnd w:id="916"/>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 xml:space="preserve">No </w:t>
      </w:r>
      <w:proofErr w:type="spellStart"/>
      <w:r>
        <w:t>plugin</w:t>
      </w:r>
      <w:proofErr w:type="spellEnd"/>
      <w:r>
        <w:t>,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w:t>
      </w:r>
      <w:proofErr w:type="spellStart"/>
      <w:r w:rsidR="001704C0">
        <w:t>hype</w:t>
      </w:r>
      <w:proofErr w:type="spellEnd"/>
      <w:r w:rsidR="001704C0">
        <w:t xml:space="preserv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w:t>
      </w:r>
      <w:proofErr w:type="spellStart"/>
      <w:r w:rsidR="00D05CD7">
        <w:t>plugin</w:t>
      </w:r>
      <w:proofErr w:type="spellEnd"/>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Heading2"/>
      </w:pPr>
      <w:bookmarkStart w:id="917" w:name="_Toc55260978"/>
      <w:r>
        <w:t>Trabalhos futuros</w:t>
      </w:r>
      <w:bookmarkEnd w:id="917"/>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w:t>
      </w:r>
      <w:proofErr w:type="spellStart"/>
      <w:r>
        <w:t>plugin</w:t>
      </w:r>
      <w:proofErr w:type="spellEnd"/>
      <w:r>
        <w:t xml:space="preserve"> e utilizar no modelo</w:t>
      </w:r>
    </w:p>
    <w:p w14:paraId="697F3C69" w14:textId="64FA7545" w:rsidR="008F2AE9" w:rsidRPr="00310EA6" w:rsidRDefault="008F2AE9" w:rsidP="00972812">
      <w:pPr>
        <w:pStyle w:val="Ttulo1-semnumerao"/>
      </w:pPr>
      <w:bookmarkStart w:id="918" w:name="_Toc55260979"/>
      <w:commentRangeStart w:id="919"/>
      <w:commentRangeStart w:id="920"/>
      <w:r w:rsidRPr="00310EA6">
        <w:lastRenderedPageBreak/>
        <w:t>Referências Bibliográficas</w:t>
      </w:r>
      <w:commentRangeEnd w:id="919"/>
      <w:r w:rsidR="009518DB">
        <w:rPr>
          <w:rStyle w:val="CommentReference"/>
          <w:b w:val="0"/>
          <w:caps w:val="0"/>
          <w:snapToGrid/>
          <w:spacing w:val="0"/>
          <w:kern w:val="0"/>
        </w:rPr>
        <w:commentReference w:id="919"/>
      </w:r>
      <w:commentRangeEnd w:id="920"/>
      <w:r w:rsidR="005A74E7">
        <w:rPr>
          <w:rStyle w:val="CommentReference"/>
          <w:b w:val="0"/>
          <w:caps w:val="0"/>
          <w:snapToGrid/>
          <w:spacing w:val="0"/>
          <w:kern w:val="0"/>
        </w:rPr>
        <w:commentReference w:id="920"/>
      </w:r>
      <w:bookmarkEnd w:id="918"/>
    </w:p>
    <w:p w14:paraId="4135FE7D" w14:textId="609F84FE" w:rsidR="009C731D" w:rsidRPr="00147B63" w:rsidRDefault="00C648F5" w:rsidP="009C731D">
      <w:pPr>
        <w:widowControl w:val="0"/>
        <w:autoSpaceDE w:val="0"/>
        <w:autoSpaceDN w:val="0"/>
        <w:adjustRightInd w:val="0"/>
        <w:rPr>
          <w:noProof/>
          <w:lang w:val="en-US"/>
          <w:rPrChange w:id="921" w:author="Juliano Varella De Carvalho" w:date="2020-11-04T10:25:00Z">
            <w:rPr>
              <w:noProof/>
            </w:rPr>
          </w:rPrChange>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147B63">
        <w:rPr>
          <w:noProof/>
          <w:lang w:val="en-US"/>
          <w:rPrChange w:id="922" w:author="Juliano Varella De Carvalho" w:date="2020-11-04T10:25:00Z">
            <w:rPr>
              <w:noProof/>
            </w:rPr>
          </w:rPrChange>
        </w:rPr>
        <w:t xml:space="preserve">2020. </w:t>
      </w:r>
    </w:p>
    <w:p w14:paraId="4F70D2C8" w14:textId="77777777" w:rsidR="009C731D" w:rsidRPr="009C731D" w:rsidRDefault="009C731D" w:rsidP="009C731D">
      <w:pPr>
        <w:widowControl w:val="0"/>
        <w:autoSpaceDE w:val="0"/>
        <w:autoSpaceDN w:val="0"/>
        <w:adjustRightInd w:val="0"/>
        <w:rPr>
          <w:noProof/>
        </w:rPr>
      </w:pPr>
      <w:r w:rsidRPr="00147B63">
        <w:rPr>
          <w:noProof/>
          <w:lang w:val="en-US"/>
          <w:rPrChange w:id="923" w:author="Juliano Varella De Carvalho" w:date="2020-11-04T10:25:00Z">
            <w:rPr>
              <w:noProof/>
            </w:rPr>
          </w:rPrChange>
        </w:rPr>
        <w:t xml:space="preserve">ACM RECSYS COMMUNITY. </w:t>
      </w:r>
      <w:r w:rsidRPr="00147B63">
        <w:rPr>
          <w:b/>
          <w:bCs/>
          <w:noProof/>
          <w:lang w:val="en-US"/>
          <w:rPrChange w:id="924" w:author="Juliano Varella De Carvalho" w:date="2020-11-04T10:25:00Z">
            <w:rPr>
              <w:b/>
              <w:bCs/>
              <w:noProof/>
            </w:rPr>
          </w:rPrChange>
        </w:rPr>
        <w:t>RecSys – ACM Recommender Systems</w:t>
      </w:r>
      <w:r w:rsidRPr="00147B63">
        <w:rPr>
          <w:noProof/>
          <w:lang w:val="en-US"/>
          <w:rPrChange w:id="925" w:author="Juliano Varella De Carvalho" w:date="2020-11-04T10:25:00Z">
            <w:rPr>
              <w:noProof/>
            </w:rPr>
          </w:rPrChange>
        </w:rPr>
        <w:t xml:space="preserve">. Disponível em: &lt;https://recsys.acm.org/&gt;. </w:t>
      </w:r>
      <w:r w:rsidRPr="009C731D">
        <w:rPr>
          <w:noProof/>
        </w:rPr>
        <w:t xml:space="preserve">Acesso em: 28 abr. 2020. </w:t>
      </w:r>
    </w:p>
    <w:p w14:paraId="36532689" w14:textId="77777777" w:rsidR="009C731D" w:rsidRPr="00147B63" w:rsidRDefault="009C731D" w:rsidP="009C731D">
      <w:pPr>
        <w:widowControl w:val="0"/>
        <w:autoSpaceDE w:val="0"/>
        <w:autoSpaceDN w:val="0"/>
        <w:adjustRightInd w:val="0"/>
        <w:rPr>
          <w:noProof/>
          <w:lang w:val="en-US"/>
          <w:rPrChange w:id="926" w:author="Juliano Varella De Carvalho" w:date="2020-11-04T10:25:00Z">
            <w:rPr>
              <w:noProof/>
            </w:rPr>
          </w:rPrChange>
        </w:rPr>
      </w:pPr>
      <w:r w:rsidRPr="009C731D">
        <w:rPr>
          <w:noProof/>
        </w:rPr>
        <w:t xml:space="preserve">ALIAGA, W. K. DESENVOLVIMENTO DE UM SISTEMA DE RECOMENDACÃO MUSICAL SENSÍVEL AO CONTEXTO. </w:t>
      </w:r>
      <w:r w:rsidRPr="00147B63">
        <w:rPr>
          <w:noProof/>
          <w:lang w:val="en-US"/>
          <w:rPrChange w:id="927" w:author="Juliano Varella De Carvalho" w:date="2020-11-04T10:25:00Z">
            <w:rPr>
              <w:noProof/>
            </w:rPr>
          </w:rPrChange>
        </w:rPr>
        <w:t xml:space="preserve">2018. </w:t>
      </w:r>
    </w:p>
    <w:p w14:paraId="2EFA347B" w14:textId="77777777" w:rsidR="009C731D" w:rsidRPr="00147B63" w:rsidRDefault="009C731D" w:rsidP="009C731D">
      <w:pPr>
        <w:widowControl w:val="0"/>
        <w:autoSpaceDE w:val="0"/>
        <w:autoSpaceDN w:val="0"/>
        <w:adjustRightInd w:val="0"/>
        <w:rPr>
          <w:noProof/>
          <w:lang w:val="en-US"/>
          <w:rPrChange w:id="928" w:author="Juliano Varella De Carvalho" w:date="2020-11-04T10:25:00Z">
            <w:rPr>
              <w:noProof/>
            </w:rPr>
          </w:rPrChange>
        </w:rPr>
      </w:pPr>
      <w:r w:rsidRPr="00147B63">
        <w:rPr>
          <w:noProof/>
          <w:lang w:val="en-US"/>
          <w:rPrChange w:id="929" w:author="Juliano Varella De Carvalho" w:date="2020-11-04T10:25:00Z">
            <w:rPr>
              <w:noProof/>
            </w:rPr>
          </w:rPrChange>
        </w:rPr>
        <w:t xml:space="preserve">BHATNAGAR, V. </w:t>
      </w:r>
      <w:r w:rsidRPr="00147B63">
        <w:rPr>
          <w:b/>
          <w:bCs/>
          <w:noProof/>
          <w:lang w:val="en-US"/>
          <w:rPrChange w:id="930" w:author="Juliano Varella De Carvalho" w:date="2020-11-04T10:25:00Z">
            <w:rPr>
              <w:b/>
              <w:bCs/>
              <w:noProof/>
            </w:rPr>
          </w:rPrChange>
        </w:rPr>
        <w:t>Collaborative filtering using data mining and analysis</w:t>
      </w:r>
      <w:r w:rsidRPr="00147B63">
        <w:rPr>
          <w:noProof/>
          <w:lang w:val="en-US"/>
          <w:rPrChange w:id="931" w:author="Juliano Varella De Carvalho" w:date="2020-11-04T10:25:00Z">
            <w:rPr>
              <w:noProof/>
            </w:rPr>
          </w:rPrChange>
        </w:rPr>
        <w:t xml:space="preserve">. [s.l: s.n.]. </w:t>
      </w:r>
    </w:p>
    <w:p w14:paraId="4FBC1CF0" w14:textId="77777777" w:rsidR="009C731D" w:rsidRPr="00147B63" w:rsidRDefault="009C731D" w:rsidP="009C731D">
      <w:pPr>
        <w:widowControl w:val="0"/>
        <w:autoSpaceDE w:val="0"/>
        <w:autoSpaceDN w:val="0"/>
        <w:adjustRightInd w:val="0"/>
        <w:rPr>
          <w:noProof/>
          <w:lang w:val="en-US"/>
          <w:rPrChange w:id="932" w:author="Juliano Varella De Carvalho" w:date="2020-11-04T10:25:00Z">
            <w:rPr>
              <w:noProof/>
            </w:rPr>
          </w:rPrChange>
        </w:rPr>
      </w:pPr>
      <w:r w:rsidRPr="00147B63">
        <w:rPr>
          <w:noProof/>
          <w:lang w:val="en-US"/>
          <w:rPrChange w:id="933" w:author="Juliano Varella De Carvalho" w:date="2020-11-04T10:25:00Z">
            <w:rPr>
              <w:noProof/>
            </w:rPr>
          </w:rPrChange>
        </w:rPr>
        <w:t xml:space="preserve">BORJA, K.; DIERINGER, S. Streaming or stealing? The complementary features between music streaming and music piracy. </w:t>
      </w:r>
      <w:r w:rsidRPr="00147B63">
        <w:rPr>
          <w:b/>
          <w:bCs/>
          <w:noProof/>
          <w:lang w:val="en-US"/>
          <w:rPrChange w:id="934" w:author="Juliano Varella De Carvalho" w:date="2020-11-04T10:25:00Z">
            <w:rPr>
              <w:b/>
              <w:bCs/>
              <w:noProof/>
            </w:rPr>
          </w:rPrChange>
        </w:rPr>
        <w:t>Journal of Retailing and Consumer Services</w:t>
      </w:r>
      <w:r w:rsidRPr="00147B63">
        <w:rPr>
          <w:noProof/>
          <w:lang w:val="en-US"/>
          <w:rPrChange w:id="935" w:author="Juliano Varella De Carvalho" w:date="2020-11-04T10:25:00Z">
            <w:rPr>
              <w:noProof/>
            </w:rPr>
          </w:rPrChange>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147B63">
        <w:rPr>
          <w:noProof/>
          <w:lang w:val="en-US"/>
          <w:rPrChange w:id="936" w:author="Juliano Varella De Carvalho" w:date="2020-11-04T10:25:00Z">
            <w:rPr>
              <w:noProof/>
            </w:rPr>
          </w:rPrChange>
        </w:rPr>
        <w:t xml:space="preserve">DIETMAR, J. et al. </w:t>
      </w:r>
      <w:r w:rsidRPr="00147B63">
        <w:rPr>
          <w:b/>
          <w:bCs/>
          <w:noProof/>
          <w:lang w:val="en-US"/>
          <w:rPrChange w:id="937" w:author="Juliano Varella De Carvalho" w:date="2020-11-04T10:25:00Z">
            <w:rPr>
              <w:b/>
              <w:bCs/>
              <w:noProof/>
            </w:rPr>
          </w:rPrChange>
        </w:rPr>
        <w:t>Recommendation system -An Introduction</w:t>
      </w:r>
      <w:r w:rsidRPr="00147B63">
        <w:rPr>
          <w:noProof/>
          <w:lang w:val="en-US"/>
          <w:rPrChange w:id="938" w:author="Juliano Varella De Carvalho" w:date="2020-11-04T10:25:00Z">
            <w:rPr>
              <w:noProof/>
            </w:rPr>
          </w:rPrChange>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147B63" w:rsidRDefault="009C731D" w:rsidP="009C731D">
      <w:pPr>
        <w:widowControl w:val="0"/>
        <w:autoSpaceDE w:val="0"/>
        <w:autoSpaceDN w:val="0"/>
        <w:adjustRightInd w:val="0"/>
        <w:rPr>
          <w:noProof/>
          <w:lang w:val="en-US"/>
          <w:rPrChange w:id="939" w:author="Juliano Varella De Carvalho" w:date="2020-11-04T10:25:00Z">
            <w:rPr>
              <w:noProof/>
            </w:rPr>
          </w:rPrChange>
        </w:rPr>
      </w:pPr>
      <w:r w:rsidRPr="00147B63">
        <w:rPr>
          <w:noProof/>
          <w:lang w:val="en-US"/>
          <w:rPrChange w:id="940" w:author="Juliano Varella De Carvalho" w:date="2020-11-04T10:25:00Z">
            <w:rPr>
              <w:noProof/>
            </w:rPr>
          </w:rPrChange>
        </w:rPr>
        <w:t xml:space="preserve">ERIKSSON, M. et al. </w:t>
      </w:r>
      <w:r w:rsidRPr="00147B63">
        <w:rPr>
          <w:b/>
          <w:bCs/>
          <w:noProof/>
          <w:lang w:val="en-US"/>
          <w:rPrChange w:id="941" w:author="Juliano Varella De Carvalho" w:date="2020-11-04T10:25:00Z">
            <w:rPr>
              <w:b/>
              <w:bCs/>
              <w:noProof/>
            </w:rPr>
          </w:rPrChange>
        </w:rPr>
        <w:t>Spotify Teardown</w:t>
      </w:r>
      <w:r w:rsidRPr="00147B63">
        <w:rPr>
          <w:noProof/>
          <w:lang w:val="en-US"/>
          <w:rPrChange w:id="942" w:author="Juliano Varella De Carvalho" w:date="2020-11-04T10:25:00Z">
            <w:rPr>
              <w:noProof/>
            </w:rPr>
          </w:rPrChange>
        </w:rPr>
        <w:t xml:space="preserve">. [s.l.] MIT Press, 2019. </w:t>
      </w:r>
    </w:p>
    <w:p w14:paraId="6FF27537" w14:textId="77777777" w:rsidR="009C731D" w:rsidRPr="00147B63" w:rsidRDefault="009C731D" w:rsidP="009C731D">
      <w:pPr>
        <w:widowControl w:val="0"/>
        <w:autoSpaceDE w:val="0"/>
        <w:autoSpaceDN w:val="0"/>
        <w:adjustRightInd w:val="0"/>
        <w:rPr>
          <w:noProof/>
          <w:lang w:val="en-US"/>
          <w:rPrChange w:id="943" w:author="Juliano Varella De Carvalho" w:date="2020-11-04T10:25:00Z">
            <w:rPr>
              <w:noProof/>
            </w:rPr>
          </w:rPrChange>
        </w:rPr>
      </w:pPr>
      <w:r w:rsidRPr="00147B63">
        <w:rPr>
          <w:noProof/>
          <w:lang w:val="en-US"/>
          <w:rPrChange w:id="944" w:author="Juliano Varella De Carvalho" w:date="2020-11-04T10:25:00Z">
            <w:rPr>
              <w:noProof/>
            </w:rPr>
          </w:rPrChange>
        </w:rPr>
        <w:t xml:space="preserve">FALK, K. </w:t>
      </w:r>
      <w:r w:rsidRPr="00147B63">
        <w:rPr>
          <w:b/>
          <w:bCs/>
          <w:noProof/>
          <w:lang w:val="en-US"/>
          <w:rPrChange w:id="945" w:author="Juliano Varella De Carvalho" w:date="2020-11-04T10:25:00Z">
            <w:rPr>
              <w:b/>
              <w:bCs/>
              <w:noProof/>
            </w:rPr>
          </w:rPrChange>
        </w:rPr>
        <w:t>Practical Recommender Systems</w:t>
      </w:r>
      <w:r w:rsidRPr="00147B63">
        <w:rPr>
          <w:noProof/>
          <w:lang w:val="en-US"/>
          <w:rPrChange w:id="946" w:author="Juliano Varella De Carvalho" w:date="2020-11-04T10:25:00Z">
            <w:rPr>
              <w:noProof/>
            </w:rPr>
          </w:rPrChange>
        </w:rPr>
        <w:t xml:space="preserve">. [s.l: s.n.]. </w:t>
      </w:r>
    </w:p>
    <w:p w14:paraId="4387A269" w14:textId="77777777" w:rsidR="009C731D" w:rsidRPr="009C731D" w:rsidRDefault="009C731D" w:rsidP="009C731D">
      <w:pPr>
        <w:widowControl w:val="0"/>
        <w:autoSpaceDE w:val="0"/>
        <w:autoSpaceDN w:val="0"/>
        <w:adjustRightInd w:val="0"/>
        <w:rPr>
          <w:noProof/>
        </w:rPr>
      </w:pPr>
      <w:r w:rsidRPr="00147B63">
        <w:rPr>
          <w:noProof/>
          <w:lang w:val="en-US"/>
          <w:rPrChange w:id="947" w:author="Juliano Varella De Carvalho" w:date="2020-11-04T10:25:00Z">
            <w:rPr>
              <w:noProof/>
            </w:rPr>
          </w:rPrChange>
        </w:rPr>
        <w:t xml:space="preserve">IFPI. </w:t>
      </w:r>
      <w:r w:rsidRPr="00147B63">
        <w:rPr>
          <w:b/>
          <w:bCs/>
          <w:noProof/>
          <w:lang w:val="en-US"/>
          <w:rPrChange w:id="948" w:author="Juliano Varella De Carvalho" w:date="2020-11-04T10:25:00Z">
            <w:rPr>
              <w:b/>
              <w:bCs/>
              <w:noProof/>
            </w:rPr>
          </w:rPrChange>
        </w:rPr>
        <w:t>IFPI Global Music Report 2019</w:t>
      </w:r>
      <w:r w:rsidRPr="00147B63">
        <w:rPr>
          <w:noProof/>
          <w:lang w:val="en-US"/>
          <w:rPrChange w:id="949" w:author="Juliano Varella De Carvalho" w:date="2020-11-04T10:25:00Z">
            <w:rPr>
              <w:noProof/>
            </w:rPr>
          </w:rPrChange>
        </w:rPr>
        <w:t xml:space="preserve">. </w:t>
      </w:r>
      <w:r w:rsidRPr="009C731D">
        <w:rPr>
          <w:noProof/>
        </w:rPr>
        <w:t xml:space="preserve">Disponível em: &lt;https://www.ifpi.org/news/IFPI-GLOBAL-MUSIC-REPORT-2019&gt;. </w:t>
      </w:r>
    </w:p>
    <w:p w14:paraId="456E717B" w14:textId="77777777" w:rsidR="009C731D" w:rsidRPr="00147B63" w:rsidRDefault="009C731D" w:rsidP="009C731D">
      <w:pPr>
        <w:widowControl w:val="0"/>
        <w:autoSpaceDE w:val="0"/>
        <w:autoSpaceDN w:val="0"/>
        <w:adjustRightInd w:val="0"/>
        <w:rPr>
          <w:noProof/>
          <w:lang w:val="en-US"/>
          <w:rPrChange w:id="950" w:author="Juliano Varella De Carvalho" w:date="2020-11-04T10:25:00Z">
            <w:rPr>
              <w:noProof/>
            </w:rPr>
          </w:rPrChange>
        </w:rPr>
      </w:pPr>
      <w:r w:rsidRPr="00147B63">
        <w:rPr>
          <w:noProof/>
          <w:lang w:val="en-US"/>
          <w:rPrChange w:id="951" w:author="Juliano Varella De Carvalho" w:date="2020-11-04T10:25:00Z">
            <w:rPr>
              <w:noProof/>
            </w:rPr>
          </w:rPrChange>
        </w:rPr>
        <w:t xml:space="preserve">JOSÉ, I. </w:t>
      </w:r>
      <w:r w:rsidRPr="00147B63">
        <w:rPr>
          <w:b/>
          <w:bCs/>
          <w:noProof/>
          <w:lang w:val="en-US"/>
          <w:rPrChange w:id="952" w:author="Juliano Varella De Carvalho" w:date="2020-11-04T10:25:00Z">
            <w:rPr>
              <w:b/>
              <w:bCs/>
              <w:noProof/>
            </w:rPr>
          </w:rPrChange>
        </w:rPr>
        <w:t>KNN (K-Nearest Neighbors) #1</w:t>
      </w:r>
      <w:r w:rsidRPr="00147B63">
        <w:rPr>
          <w:noProof/>
          <w:lang w:val="en-US"/>
          <w:rPrChange w:id="953" w:author="Juliano Varella De Carvalho" w:date="2020-11-04T10:25:00Z">
            <w:rPr>
              <w:noProof/>
            </w:rPr>
          </w:rPrChange>
        </w:rPr>
        <w:t xml:space="preserve">. </w:t>
      </w:r>
      <w:r w:rsidRPr="009C731D">
        <w:rPr>
          <w:noProof/>
        </w:rPr>
        <w:t xml:space="preserve">Disponível em: &lt;https://medium.com/brasil-ai/knn-k-nearest-neighbors-1-e140c82e9c4e&gt;. </w:t>
      </w:r>
      <w:r w:rsidRPr="00147B63">
        <w:rPr>
          <w:noProof/>
          <w:lang w:val="en-US"/>
          <w:rPrChange w:id="954" w:author="Juliano Varella De Carvalho" w:date="2020-11-04T10:25:00Z">
            <w:rPr>
              <w:noProof/>
            </w:rPr>
          </w:rPrChange>
        </w:rPr>
        <w:t xml:space="preserve">Acesso em: 4 out. 2020. </w:t>
      </w:r>
    </w:p>
    <w:p w14:paraId="390465A2" w14:textId="77777777" w:rsidR="009C731D" w:rsidRPr="00147B63" w:rsidRDefault="009C731D" w:rsidP="009C731D">
      <w:pPr>
        <w:widowControl w:val="0"/>
        <w:autoSpaceDE w:val="0"/>
        <w:autoSpaceDN w:val="0"/>
        <w:adjustRightInd w:val="0"/>
        <w:rPr>
          <w:noProof/>
          <w:lang w:val="en-US"/>
          <w:rPrChange w:id="955" w:author="Juliano Varella De Carvalho" w:date="2020-11-04T10:25:00Z">
            <w:rPr>
              <w:noProof/>
            </w:rPr>
          </w:rPrChange>
        </w:rPr>
      </w:pPr>
      <w:r w:rsidRPr="00147B63">
        <w:rPr>
          <w:noProof/>
          <w:lang w:val="en-US"/>
          <w:rPrChange w:id="956" w:author="Juliano Varella De Carvalho" w:date="2020-11-04T10:25:00Z">
            <w:rPr>
              <w:noProof/>
            </w:rPr>
          </w:rPrChange>
        </w:rPr>
        <w:t xml:space="preserve">LUDEWIG, M. et al. Effective nearest-neighbor music recommendations. </w:t>
      </w:r>
      <w:r w:rsidRPr="00147B63">
        <w:rPr>
          <w:b/>
          <w:bCs/>
          <w:noProof/>
          <w:lang w:val="en-US"/>
          <w:rPrChange w:id="957" w:author="Juliano Varella De Carvalho" w:date="2020-11-04T10:25:00Z">
            <w:rPr>
              <w:b/>
              <w:bCs/>
              <w:noProof/>
            </w:rPr>
          </w:rPrChange>
        </w:rPr>
        <w:t>ACM International Conference Proceeding Series</w:t>
      </w:r>
      <w:r w:rsidRPr="00147B63">
        <w:rPr>
          <w:noProof/>
          <w:lang w:val="en-US"/>
          <w:rPrChange w:id="958" w:author="Juliano Varella De Carvalho" w:date="2020-11-04T10:25:00Z">
            <w:rPr>
              <w:noProof/>
            </w:rPr>
          </w:rPrChange>
        </w:rPr>
        <w:t xml:space="preserve">, 2018. </w:t>
      </w:r>
    </w:p>
    <w:p w14:paraId="78BBCB8B" w14:textId="77777777" w:rsidR="009C731D" w:rsidRPr="009C731D" w:rsidRDefault="009C731D" w:rsidP="009C731D">
      <w:pPr>
        <w:widowControl w:val="0"/>
        <w:autoSpaceDE w:val="0"/>
        <w:autoSpaceDN w:val="0"/>
        <w:adjustRightInd w:val="0"/>
        <w:rPr>
          <w:noProof/>
        </w:rPr>
      </w:pPr>
      <w:r w:rsidRPr="00147B63">
        <w:rPr>
          <w:noProof/>
          <w:lang w:val="en-US"/>
          <w:rPrChange w:id="959" w:author="Juliano Varella De Carvalho" w:date="2020-11-04T10:25:00Z">
            <w:rPr>
              <w:noProof/>
            </w:rPr>
          </w:rPrChange>
        </w:rPr>
        <w:t xml:space="preserve">LUINI, B. J. R.; WHITMAN, A. E.; DATE, P. </w:t>
      </w:r>
      <w:r w:rsidRPr="00147B63">
        <w:rPr>
          <w:b/>
          <w:bCs/>
          <w:noProof/>
          <w:lang w:val="en-US"/>
          <w:rPrChange w:id="960" w:author="Juliano Varella De Carvalho" w:date="2020-11-04T10:25:00Z">
            <w:rPr>
              <w:b/>
              <w:bCs/>
              <w:noProof/>
            </w:rPr>
          </w:rPrChange>
        </w:rPr>
        <w:t>Streaming Audio: The FezGuys’ Guide</w:t>
      </w:r>
      <w:r w:rsidRPr="00147B63">
        <w:rPr>
          <w:noProof/>
          <w:lang w:val="en-US"/>
          <w:rPrChange w:id="961" w:author="Juliano Varella De Carvalho" w:date="2020-11-04T10:25:00Z">
            <w:rPr>
              <w:noProof/>
            </w:rPr>
          </w:rPrChange>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147B63" w:rsidRDefault="009C731D" w:rsidP="009C731D">
      <w:pPr>
        <w:widowControl w:val="0"/>
        <w:autoSpaceDE w:val="0"/>
        <w:autoSpaceDN w:val="0"/>
        <w:adjustRightInd w:val="0"/>
        <w:rPr>
          <w:noProof/>
          <w:lang w:val="en-US"/>
          <w:rPrChange w:id="962" w:author="Juliano Varella De Carvalho" w:date="2020-11-04T10:25:00Z">
            <w:rPr>
              <w:noProof/>
            </w:rPr>
          </w:rPrChange>
        </w:rPr>
      </w:pPr>
      <w:r w:rsidRPr="00147B63">
        <w:rPr>
          <w:noProof/>
          <w:lang w:val="en-US"/>
          <w:rPrChange w:id="963" w:author="Juliano Varella De Carvalho" w:date="2020-11-04T10:25:00Z">
            <w:rPr>
              <w:noProof/>
            </w:rPr>
          </w:rPrChange>
        </w:rPr>
        <w:t xml:space="preserve">NIWA, H. </w:t>
      </w:r>
      <w:r w:rsidRPr="00147B63">
        <w:rPr>
          <w:b/>
          <w:bCs/>
          <w:noProof/>
          <w:lang w:val="en-US"/>
          <w:rPrChange w:id="964" w:author="Juliano Varella De Carvalho" w:date="2020-11-04T10:25:00Z">
            <w:rPr>
              <w:b/>
              <w:bCs/>
              <w:noProof/>
            </w:rPr>
          </w:rPrChange>
        </w:rPr>
        <w:t>Streaming Systems</w:t>
      </w:r>
      <w:r w:rsidRPr="00147B63">
        <w:rPr>
          <w:noProof/>
          <w:lang w:val="en-US"/>
          <w:rPrChange w:id="965" w:author="Juliano Varella De Carvalho" w:date="2020-11-04T10:25:00Z">
            <w:rPr>
              <w:noProof/>
            </w:rPr>
          </w:rPrChange>
        </w:rPr>
        <w:t>. [s.l.] O’Reilly Media, 2018. v. 134</w:t>
      </w:r>
    </w:p>
    <w:p w14:paraId="001BEB6F" w14:textId="77777777" w:rsidR="009C731D" w:rsidRPr="00147B63" w:rsidRDefault="009C731D" w:rsidP="009C731D">
      <w:pPr>
        <w:widowControl w:val="0"/>
        <w:autoSpaceDE w:val="0"/>
        <w:autoSpaceDN w:val="0"/>
        <w:adjustRightInd w:val="0"/>
        <w:rPr>
          <w:noProof/>
          <w:lang w:val="en-US"/>
          <w:rPrChange w:id="966" w:author="Juliano Varella De Carvalho" w:date="2020-11-04T10:25:00Z">
            <w:rPr>
              <w:noProof/>
            </w:rPr>
          </w:rPrChange>
        </w:rPr>
      </w:pPr>
      <w:r w:rsidRPr="00147B63">
        <w:rPr>
          <w:noProof/>
          <w:lang w:val="en-US"/>
          <w:rPrChange w:id="967" w:author="Juliano Varella De Carvalho" w:date="2020-11-04T10:25:00Z">
            <w:rPr>
              <w:noProof/>
            </w:rPr>
          </w:rPrChange>
        </w:rPr>
        <w:t xml:space="preserve">PEDREGOSA, F. et al. Scikit-learn: Machine Learning in {P}ython. </w:t>
      </w:r>
      <w:r w:rsidRPr="00147B63">
        <w:rPr>
          <w:b/>
          <w:bCs/>
          <w:noProof/>
          <w:lang w:val="en-US"/>
          <w:rPrChange w:id="968" w:author="Juliano Varella De Carvalho" w:date="2020-11-04T10:25:00Z">
            <w:rPr>
              <w:b/>
              <w:bCs/>
              <w:noProof/>
            </w:rPr>
          </w:rPrChange>
        </w:rPr>
        <w:t>Journal of Machine Learning Research</w:t>
      </w:r>
      <w:r w:rsidRPr="00147B63">
        <w:rPr>
          <w:noProof/>
          <w:lang w:val="en-US"/>
          <w:rPrChange w:id="969" w:author="Juliano Varella De Carvalho" w:date="2020-11-04T10:25:00Z">
            <w:rPr>
              <w:noProof/>
            </w:rPr>
          </w:rPrChange>
        </w:rPr>
        <w:t xml:space="preserve">, v. 12, p. 2825–2830, 2011. </w:t>
      </w:r>
    </w:p>
    <w:p w14:paraId="4A23BAF2" w14:textId="77777777" w:rsidR="009C731D" w:rsidRPr="00147B63" w:rsidRDefault="009C731D" w:rsidP="009C731D">
      <w:pPr>
        <w:widowControl w:val="0"/>
        <w:autoSpaceDE w:val="0"/>
        <w:autoSpaceDN w:val="0"/>
        <w:adjustRightInd w:val="0"/>
        <w:rPr>
          <w:noProof/>
          <w:lang w:val="en-US"/>
          <w:rPrChange w:id="970" w:author="Juliano Varella De Carvalho" w:date="2020-11-04T10:25:00Z">
            <w:rPr>
              <w:noProof/>
            </w:rPr>
          </w:rPrChange>
        </w:rPr>
      </w:pPr>
      <w:r w:rsidRPr="00147B63">
        <w:rPr>
          <w:noProof/>
          <w:lang w:val="en-US"/>
          <w:rPrChange w:id="971" w:author="Juliano Varella De Carvalho" w:date="2020-11-04T10:25:00Z">
            <w:rPr>
              <w:noProof/>
            </w:rPr>
          </w:rPrChange>
        </w:rPr>
        <w:t xml:space="preserve">RÄTSCH, G. A brief introduction into machine learning. </w:t>
      </w:r>
      <w:r w:rsidRPr="00147B63">
        <w:rPr>
          <w:b/>
          <w:bCs/>
          <w:noProof/>
          <w:lang w:val="en-US"/>
          <w:rPrChange w:id="972" w:author="Juliano Varella De Carvalho" w:date="2020-11-04T10:25:00Z">
            <w:rPr>
              <w:b/>
              <w:bCs/>
              <w:noProof/>
            </w:rPr>
          </w:rPrChange>
        </w:rPr>
        <w:t>21st Chaos Communication Congress</w:t>
      </w:r>
      <w:r w:rsidRPr="00147B63">
        <w:rPr>
          <w:noProof/>
          <w:lang w:val="en-US"/>
          <w:rPrChange w:id="973" w:author="Juliano Varella De Carvalho" w:date="2020-11-04T10:25:00Z">
            <w:rPr>
              <w:noProof/>
            </w:rPr>
          </w:rPrChange>
        </w:rPr>
        <w:t xml:space="preserve">, p. 1–6, 2004. </w:t>
      </w:r>
    </w:p>
    <w:p w14:paraId="57C7A38A" w14:textId="77777777" w:rsidR="009C731D" w:rsidRPr="00147B63" w:rsidRDefault="009C731D" w:rsidP="009C731D">
      <w:pPr>
        <w:widowControl w:val="0"/>
        <w:autoSpaceDE w:val="0"/>
        <w:autoSpaceDN w:val="0"/>
        <w:adjustRightInd w:val="0"/>
        <w:rPr>
          <w:noProof/>
          <w:lang w:val="en-US"/>
          <w:rPrChange w:id="974" w:author="Juliano Varella De Carvalho" w:date="2020-11-04T10:25:00Z">
            <w:rPr>
              <w:noProof/>
            </w:rPr>
          </w:rPrChange>
        </w:rPr>
      </w:pPr>
      <w:r w:rsidRPr="00147B63">
        <w:rPr>
          <w:noProof/>
          <w:lang w:val="en-US"/>
          <w:rPrChange w:id="975" w:author="Juliano Varella De Carvalho" w:date="2020-11-04T10:25:00Z">
            <w:rPr>
              <w:noProof/>
            </w:rPr>
          </w:rPrChange>
        </w:rPr>
        <w:t xml:space="preserve">RESNICK, PAUL AND VARIAN, H. R. Recommender Systems. </w:t>
      </w:r>
      <w:r w:rsidRPr="00147B63">
        <w:rPr>
          <w:b/>
          <w:bCs/>
          <w:noProof/>
          <w:lang w:val="en-US"/>
          <w:rPrChange w:id="976" w:author="Juliano Varella De Carvalho" w:date="2020-11-04T10:25:00Z">
            <w:rPr>
              <w:b/>
              <w:bCs/>
              <w:noProof/>
            </w:rPr>
          </w:rPrChange>
        </w:rPr>
        <w:t xml:space="preserve">Communications of the </w:t>
      </w:r>
      <w:r w:rsidRPr="00147B63">
        <w:rPr>
          <w:b/>
          <w:bCs/>
          <w:noProof/>
          <w:lang w:val="en-US"/>
          <w:rPrChange w:id="977" w:author="Juliano Varella De Carvalho" w:date="2020-11-04T10:25:00Z">
            <w:rPr>
              <w:b/>
              <w:bCs/>
              <w:noProof/>
            </w:rPr>
          </w:rPrChange>
        </w:rPr>
        <w:lastRenderedPageBreak/>
        <w:t>ACM</w:t>
      </w:r>
      <w:r w:rsidRPr="00147B63">
        <w:rPr>
          <w:noProof/>
          <w:lang w:val="en-US"/>
          <w:rPrChange w:id="978" w:author="Juliano Varella De Carvalho" w:date="2020-11-04T10:25:00Z">
            <w:rPr>
              <w:noProof/>
            </w:rPr>
          </w:rPrChange>
        </w:rPr>
        <w:t xml:space="preserve">, v. 40, n. 4, p. 56–58, 1997. </w:t>
      </w:r>
    </w:p>
    <w:p w14:paraId="20D9D441" w14:textId="77777777" w:rsidR="009C731D" w:rsidRPr="00147B63" w:rsidRDefault="009C731D" w:rsidP="009C731D">
      <w:pPr>
        <w:widowControl w:val="0"/>
        <w:autoSpaceDE w:val="0"/>
        <w:autoSpaceDN w:val="0"/>
        <w:adjustRightInd w:val="0"/>
        <w:rPr>
          <w:noProof/>
          <w:lang w:val="en-US"/>
          <w:rPrChange w:id="979" w:author="Juliano Varella De Carvalho" w:date="2020-11-04T10:25:00Z">
            <w:rPr>
              <w:noProof/>
            </w:rPr>
          </w:rPrChange>
        </w:rPr>
      </w:pPr>
      <w:r w:rsidRPr="00147B63">
        <w:rPr>
          <w:noProof/>
          <w:lang w:val="en-US"/>
          <w:rPrChange w:id="980" w:author="Juliano Varella De Carvalho" w:date="2020-11-04T10:25:00Z">
            <w:rPr>
              <w:noProof/>
            </w:rPr>
          </w:rPrChange>
        </w:rPr>
        <w:t xml:space="preserve">RICCI, F.; ROKACH, L.; SHAPIRA, B. </w:t>
      </w:r>
      <w:r w:rsidRPr="00147B63">
        <w:rPr>
          <w:b/>
          <w:bCs/>
          <w:noProof/>
          <w:lang w:val="en-US"/>
          <w:rPrChange w:id="981" w:author="Juliano Varella De Carvalho" w:date="2020-11-04T10:25:00Z">
            <w:rPr>
              <w:b/>
              <w:bCs/>
              <w:noProof/>
            </w:rPr>
          </w:rPrChange>
        </w:rPr>
        <w:t>Recommender Systems Handbook</w:t>
      </w:r>
      <w:r w:rsidRPr="00147B63">
        <w:rPr>
          <w:noProof/>
          <w:lang w:val="en-US"/>
          <w:rPrChange w:id="982" w:author="Juliano Varella De Carvalho" w:date="2020-11-04T10:25:00Z">
            <w:rPr>
              <w:noProof/>
            </w:rPr>
          </w:rPrChange>
        </w:rPr>
        <w:t xml:space="preserve">. [s.l: s.n.]. </w:t>
      </w:r>
    </w:p>
    <w:p w14:paraId="5FB08366" w14:textId="77777777" w:rsidR="009C731D" w:rsidRPr="00147B63" w:rsidRDefault="009C731D" w:rsidP="009C731D">
      <w:pPr>
        <w:widowControl w:val="0"/>
        <w:autoSpaceDE w:val="0"/>
        <w:autoSpaceDN w:val="0"/>
        <w:adjustRightInd w:val="0"/>
        <w:rPr>
          <w:noProof/>
          <w:lang w:val="en-US"/>
          <w:rPrChange w:id="983" w:author="Juliano Varella De Carvalho" w:date="2020-11-04T10:25:00Z">
            <w:rPr>
              <w:noProof/>
            </w:rPr>
          </w:rPrChange>
        </w:rPr>
      </w:pPr>
      <w:r w:rsidRPr="00147B63">
        <w:rPr>
          <w:noProof/>
          <w:lang w:val="en-US"/>
          <w:rPrChange w:id="984" w:author="Juliano Varella De Carvalho" w:date="2020-11-04T10:25:00Z">
            <w:rPr>
              <w:noProof/>
            </w:rPr>
          </w:rPrChange>
        </w:rPr>
        <w:t xml:space="preserve">T.M. COVER, P. E. H. Nearest Neighbor Pattern Classfication. v. I, p. 1–28, 1967. </w:t>
      </w:r>
    </w:p>
    <w:p w14:paraId="11ADCC54" w14:textId="77777777" w:rsidR="009C731D" w:rsidRPr="00147B63" w:rsidRDefault="009C731D" w:rsidP="009C731D">
      <w:pPr>
        <w:widowControl w:val="0"/>
        <w:autoSpaceDE w:val="0"/>
        <w:autoSpaceDN w:val="0"/>
        <w:adjustRightInd w:val="0"/>
        <w:rPr>
          <w:noProof/>
          <w:lang w:val="en-US"/>
          <w:rPrChange w:id="985" w:author="Juliano Varella De Carvalho" w:date="2020-11-04T10:25:00Z">
            <w:rPr>
              <w:noProof/>
            </w:rPr>
          </w:rPrChange>
        </w:rPr>
      </w:pPr>
      <w:r w:rsidRPr="00147B63">
        <w:rPr>
          <w:noProof/>
          <w:lang w:val="en-US"/>
          <w:rPrChange w:id="986" w:author="Juliano Varella De Carvalho" w:date="2020-11-04T10:25:00Z">
            <w:rPr>
              <w:noProof/>
            </w:rPr>
          </w:rPrChange>
        </w:rPr>
        <w:t xml:space="preserve">TKALČIČ, M. et al. Prediction of music pairwise preferences from facial expressions. </w:t>
      </w:r>
      <w:r w:rsidRPr="00147B63">
        <w:rPr>
          <w:b/>
          <w:bCs/>
          <w:noProof/>
          <w:lang w:val="en-US"/>
          <w:rPrChange w:id="987" w:author="Juliano Varella De Carvalho" w:date="2020-11-04T10:25:00Z">
            <w:rPr>
              <w:b/>
              <w:bCs/>
              <w:noProof/>
            </w:rPr>
          </w:rPrChange>
        </w:rPr>
        <w:t>International Conference on Intelligent User Interfaces, Proceedings IUI</w:t>
      </w:r>
      <w:r w:rsidRPr="00147B63">
        <w:rPr>
          <w:noProof/>
          <w:lang w:val="en-US"/>
          <w:rPrChange w:id="988" w:author="Juliano Varella De Carvalho" w:date="2020-11-04T10:25:00Z">
            <w:rPr>
              <w:noProof/>
            </w:rPr>
          </w:rPrChange>
        </w:rPr>
        <w:t xml:space="preserve">, v. Part F1476, p. 150–159, 2019. </w:t>
      </w:r>
    </w:p>
    <w:p w14:paraId="5384780C" w14:textId="77777777" w:rsidR="009C731D" w:rsidRPr="00147B63" w:rsidRDefault="009C731D" w:rsidP="009C731D">
      <w:pPr>
        <w:widowControl w:val="0"/>
        <w:autoSpaceDE w:val="0"/>
        <w:autoSpaceDN w:val="0"/>
        <w:adjustRightInd w:val="0"/>
        <w:rPr>
          <w:noProof/>
          <w:lang w:val="en-US"/>
          <w:rPrChange w:id="989" w:author="Juliano Varella De Carvalho" w:date="2020-11-04T10:25:00Z">
            <w:rPr>
              <w:noProof/>
            </w:rPr>
          </w:rPrChange>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147B63">
        <w:rPr>
          <w:noProof/>
          <w:lang w:val="en-US"/>
          <w:rPrChange w:id="990" w:author="Juliano Varella De Carvalho" w:date="2020-11-04T10:25:00Z">
            <w:rPr>
              <w:noProof/>
            </w:rPr>
          </w:rPrChange>
        </w:rPr>
        <w:t xml:space="preserve">Acesso em: 12 mar. 2020. </w:t>
      </w:r>
    </w:p>
    <w:p w14:paraId="1BFE53C8" w14:textId="77777777" w:rsidR="009C731D" w:rsidRPr="00147B63" w:rsidRDefault="009C731D" w:rsidP="009C731D">
      <w:pPr>
        <w:widowControl w:val="0"/>
        <w:autoSpaceDE w:val="0"/>
        <w:autoSpaceDN w:val="0"/>
        <w:adjustRightInd w:val="0"/>
        <w:rPr>
          <w:noProof/>
          <w:lang w:val="en-US"/>
          <w:rPrChange w:id="991" w:author="Juliano Varella De Carvalho" w:date="2020-11-04T10:25:00Z">
            <w:rPr>
              <w:noProof/>
            </w:rPr>
          </w:rPrChange>
        </w:rPr>
      </w:pPr>
      <w:r w:rsidRPr="00147B63">
        <w:rPr>
          <w:noProof/>
          <w:lang w:val="en-US"/>
          <w:rPrChange w:id="992" w:author="Juliano Varella De Carvalho" w:date="2020-11-04T10:25:00Z">
            <w:rPr>
              <w:noProof/>
            </w:rPr>
          </w:rPrChange>
        </w:rPr>
        <w:t xml:space="preserve">VOLOKHIN, S.; AGICHTEIN, E. Towards intent-aware contextual music recommendation: Initial experiments. </w:t>
      </w:r>
      <w:r w:rsidRPr="00147B63">
        <w:rPr>
          <w:b/>
          <w:bCs/>
          <w:noProof/>
          <w:lang w:val="en-US"/>
          <w:rPrChange w:id="993" w:author="Juliano Varella De Carvalho" w:date="2020-11-04T10:25:00Z">
            <w:rPr>
              <w:b/>
              <w:bCs/>
              <w:noProof/>
            </w:rPr>
          </w:rPrChange>
        </w:rPr>
        <w:t>41st International ACM SIGIR Conference on Research and Development in Information Retrieval, SIGIR 2018</w:t>
      </w:r>
      <w:r w:rsidRPr="00147B63">
        <w:rPr>
          <w:noProof/>
          <w:lang w:val="en-US"/>
          <w:rPrChange w:id="994" w:author="Juliano Varella De Carvalho" w:date="2020-11-04T10:25:00Z">
            <w:rPr>
              <w:noProof/>
            </w:rPr>
          </w:rPrChange>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147B63">
        <w:rPr>
          <w:noProof/>
          <w:lang w:val="en-US"/>
          <w:rPrChange w:id="995" w:author="Juliano Varella De Carvalho" w:date="2020-11-04T10:25: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5:00Z" w:initials="JVDC">
    <w:p w14:paraId="70A49F49" w14:textId="0B76A4EE" w:rsidR="00B002DA" w:rsidRDefault="00B002DA">
      <w:pPr>
        <w:pStyle w:val="CommentText"/>
      </w:pPr>
      <w:r>
        <w:rPr>
          <w:rStyle w:val="CommentReference"/>
        </w:rPr>
        <w:annotationRef/>
      </w:r>
      <w:r>
        <w:t>Coloca o significado.</w:t>
      </w:r>
    </w:p>
  </w:comment>
  <w:comment w:id="30" w:author="Juliano Varella De Carvalho" w:date="2020-11-04T10:27:00Z" w:initials="JVDC">
    <w:p w14:paraId="3EDDFC63" w14:textId="7613732F" w:rsidR="00B002DA" w:rsidRDefault="00B002DA">
      <w:pPr>
        <w:pStyle w:val="CommentText"/>
      </w:pPr>
      <w:r>
        <w:rPr>
          <w:rStyle w:val="CommentReference"/>
        </w:rPr>
        <w:annotationRef/>
      </w:r>
      <w:r>
        <w:t>Rever após o resumo ficar completo.</w:t>
      </w:r>
    </w:p>
  </w:comment>
  <w:comment w:id="82" w:author="Juliano Varella De Carvalho" w:date="2020-11-04T10:53:00Z" w:initials="JVDC">
    <w:p w14:paraId="4128BAB2" w14:textId="528F1A4D" w:rsidR="00B002DA" w:rsidRDefault="00B002DA">
      <w:pPr>
        <w:pStyle w:val="CommentText"/>
      </w:pPr>
      <w:r>
        <w:rPr>
          <w:rStyle w:val="CommentReference"/>
        </w:rPr>
        <w:annotationRef/>
      </w:r>
    </w:p>
  </w:comment>
  <w:comment w:id="84" w:author="Juliano Varella De Carvalho" w:date="2020-11-04T10:54:00Z" w:initials="JVDC">
    <w:p w14:paraId="5B959318" w14:textId="4C38238D" w:rsidR="00B002DA" w:rsidRDefault="00B002DA">
      <w:pPr>
        <w:pStyle w:val="CommentText"/>
      </w:pPr>
      <w:r>
        <w:rPr>
          <w:rStyle w:val="CommentReference"/>
        </w:rPr>
        <w:annotationRef/>
      </w:r>
      <w:r>
        <w:t>Insere aqui o Objetivo Geral do Trabalho (tem no anteprojeto)</w:t>
      </w:r>
    </w:p>
  </w:comment>
  <w:comment w:id="87" w:author="Juliano Varella De Carvalho" w:date="2020-11-04T10:54:00Z" w:initials="JVDC">
    <w:p w14:paraId="3A083F12" w14:textId="77777777" w:rsidR="00B002DA" w:rsidRDefault="00B002DA" w:rsidP="00850785">
      <w:pPr>
        <w:pStyle w:val="CommentText"/>
      </w:pPr>
      <w:r>
        <w:rPr>
          <w:rStyle w:val="CommentReference"/>
        </w:rPr>
        <w:annotationRef/>
      </w:r>
      <w:r>
        <w:t>Insere aqui os Objetivos Específicos do Trabalho (tem no anteprojeto)</w:t>
      </w:r>
    </w:p>
  </w:comment>
  <w:comment w:id="91" w:author="Juliano Varella De Carvalho" w:date="2020-11-04T10:57:00Z" w:initials="JVDC">
    <w:p w14:paraId="2A646846" w14:textId="305167C3" w:rsidR="00B002DA" w:rsidRDefault="00B002DA">
      <w:pPr>
        <w:pStyle w:val="CommentText"/>
      </w:pPr>
      <w:r>
        <w:rPr>
          <w:rStyle w:val="CommentReference"/>
        </w:rPr>
        <w:annotationRef/>
      </w:r>
      <w:r>
        <w:t>Insere aqui a Metodologia do Trabalho (tem no anteprojeto e podes adaptar, de acordo com o que realmente foi feito)</w:t>
      </w:r>
    </w:p>
  </w:comment>
  <w:comment w:id="95" w:author="Juliano Varella De Carvalho" w:date="2020-11-04T10:56:00Z" w:initials="JVDC">
    <w:p w14:paraId="2B229308" w14:textId="3F52FF17" w:rsidR="00B002DA" w:rsidRDefault="00B002DA">
      <w:pPr>
        <w:pStyle w:val="CommentText"/>
      </w:pPr>
      <w:r>
        <w:rPr>
          <w:rStyle w:val="CommentReference"/>
        </w:rPr>
        <w:annotationRef/>
      </w:r>
      <w:r>
        <w:t xml:space="preserve">Trabalho foi feito, não pode ter nada no </w:t>
      </w:r>
      <w:proofErr w:type="gramStart"/>
      <w:r>
        <w:t>futuro !</w:t>
      </w:r>
      <w:proofErr w:type="gramEnd"/>
    </w:p>
  </w:comment>
  <w:comment w:id="125" w:author="Juliano Varella De Carvalho" w:date="2020-11-04T11:31:00Z" w:initials="JVDC">
    <w:p w14:paraId="275BC421" w14:textId="2801E2C0" w:rsidR="00B002DA" w:rsidRDefault="00B002DA">
      <w:pPr>
        <w:pStyle w:val="CommentText"/>
      </w:pPr>
      <w:r>
        <w:rPr>
          <w:rStyle w:val="CommentReference"/>
        </w:rPr>
        <w:annotationRef/>
      </w:r>
      <w:r>
        <w:t>Insere a referência bibliográfica.</w:t>
      </w:r>
    </w:p>
  </w:comment>
  <w:comment w:id="131" w:author="Juliano Varella De Carvalho" w:date="2020-11-04T11:33:00Z" w:initials="JVDC">
    <w:p w14:paraId="316A0A78" w14:textId="334E4481" w:rsidR="00B002DA" w:rsidRDefault="00B002DA">
      <w:pPr>
        <w:pStyle w:val="CommentText"/>
      </w:pPr>
      <w:r>
        <w:rPr>
          <w:rStyle w:val="CommentReference"/>
        </w:rPr>
        <w:annotationRef/>
      </w:r>
      <w:r>
        <w:t>Arrumar.</w:t>
      </w:r>
    </w:p>
  </w:comment>
  <w:comment w:id="147" w:author="Juliano Varella De Carvalho" w:date="2020-11-04T11:39:00Z" w:initials="JVDC">
    <w:p w14:paraId="1702979B" w14:textId="533B2268" w:rsidR="00B002DA" w:rsidRDefault="00B002DA">
      <w:pPr>
        <w:pStyle w:val="CommentText"/>
      </w:pPr>
      <w:r>
        <w:rPr>
          <w:rStyle w:val="CommentReference"/>
        </w:rPr>
        <w:annotationRef/>
      </w:r>
      <w:r>
        <w:t>Colocar a referência.</w:t>
      </w:r>
    </w:p>
  </w:comment>
  <w:comment w:id="162" w:author="Tatiane Schwanck Schardosim" w:date="2020-07-01T21:47:00Z" w:initials="TSS">
    <w:p w14:paraId="5B1E7062" w14:textId="3C2A5374" w:rsidR="00B002DA" w:rsidRDefault="00B002DA" w:rsidP="00972812">
      <w:pPr>
        <w:pStyle w:val="CommentText"/>
      </w:pPr>
      <w:r>
        <w:rPr>
          <w:rStyle w:val="CommentReference"/>
        </w:rPr>
        <w:annotationRef/>
      </w:r>
      <w:r>
        <w:rPr>
          <w:noProof/>
        </w:rPr>
        <w:t>Tens que apresnetar cada figura.</w:t>
      </w:r>
    </w:p>
  </w:comment>
  <w:comment w:id="178" w:author="Juliano Varella De Carvalho" w:date="2020-11-04T11:52:00Z" w:initials="JVDC">
    <w:p w14:paraId="44749732" w14:textId="77777777" w:rsidR="00B002DA" w:rsidRDefault="00B002DA">
      <w:pPr>
        <w:pStyle w:val="CommentText"/>
      </w:pPr>
      <w:r>
        <w:rPr>
          <w:rStyle w:val="CommentReference"/>
        </w:rPr>
        <w:annotationRef/>
      </w:r>
      <w:r>
        <w:t xml:space="preserve">Todas as Figuras devem ser </w:t>
      </w:r>
      <w:proofErr w:type="gramStart"/>
      <w:r>
        <w:t>centralizadas !</w:t>
      </w:r>
      <w:proofErr w:type="gramEnd"/>
    </w:p>
    <w:p w14:paraId="10FD5C31" w14:textId="15D4BE4B" w:rsidR="00B002DA" w:rsidRDefault="00B002DA">
      <w:pPr>
        <w:pStyle w:val="CommentText"/>
      </w:pPr>
      <w:r>
        <w:t>A legenda fica em cima da figura e embaixo fica a Fonte (sem negrito). Como fiz aqui.</w:t>
      </w:r>
    </w:p>
  </w:comment>
  <w:comment w:id="217" w:author="Juliano Varella De Carvalho" w:date="2020-11-05T16:02:00Z" w:initials="JVDC">
    <w:p w14:paraId="738F07A3" w14:textId="6A3F52C9" w:rsidR="00B002DA" w:rsidRDefault="00B002DA">
      <w:pPr>
        <w:pStyle w:val="CommentText"/>
      </w:pPr>
      <w:r>
        <w:rPr>
          <w:rStyle w:val="CommentReference"/>
        </w:rPr>
        <w:annotationRef/>
      </w:r>
      <w:r>
        <w:t>Espaço muito grande abaixo desse parágrafo.</w:t>
      </w:r>
    </w:p>
  </w:comment>
  <w:comment w:id="272" w:author="Juliano Varella De Carvalho" w:date="2020-11-05T16:09:00Z" w:initials="JVDC">
    <w:p w14:paraId="070DC38B" w14:textId="1DC823CF" w:rsidR="00B002DA" w:rsidRDefault="00B002DA">
      <w:pPr>
        <w:pStyle w:val="CommentText"/>
      </w:pPr>
      <w:r>
        <w:rPr>
          <w:rStyle w:val="CommentReference"/>
        </w:rPr>
        <w:annotationRef/>
      </w:r>
      <w:r>
        <w:t>Espaço abaixo muito grande.</w:t>
      </w:r>
    </w:p>
  </w:comment>
  <w:comment w:id="290" w:author="Tatiane Schwanck Schardosim" w:date="2020-07-01T21:50:00Z" w:initials="TSS">
    <w:p w14:paraId="6454CB88" w14:textId="241115AC" w:rsidR="00B002DA" w:rsidRDefault="00B002DA" w:rsidP="00972812">
      <w:pPr>
        <w:pStyle w:val="CommentText"/>
      </w:pPr>
      <w:r>
        <w:rPr>
          <w:rStyle w:val="CommentReference"/>
        </w:rPr>
        <w:annotationRef/>
      </w:r>
      <w:r>
        <w:rPr>
          <w:noProof/>
        </w:rPr>
        <w:t>4 ou 3?</w:t>
      </w:r>
    </w:p>
  </w:comment>
  <w:comment w:id="291" w:author="Érico Souza Loewe" w:date="2020-07-01T23:35:00Z" w:initials="ÉSL">
    <w:p w14:paraId="7AF31837" w14:textId="7782D339" w:rsidR="00B002DA" w:rsidRDefault="00B002DA" w:rsidP="00972812">
      <w:pPr>
        <w:pStyle w:val="CommentText"/>
      </w:pPr>
      <w:r>
        <w:rPr>
          <w:rStyle w:val="CommentReference"/>
        </w:rPr>
        <w:annotationRef/>
      </w:r>
      <w:r>
        <w:t>4 mas no fim só foi avaliado 3</w:t>
      </w:r>
    </w:p>
  </w:comment>
  <w:comment w:id="309" w:author="Tatiane Schwanck Schardosim" w:date="2020-07-01T21:51:00Z" w:initials="TSS">
    <w:p w14:paraId="369A950C" w14:textId="6354BDC1" w:rsidR="00B002DA" w:rsidRDefault="00B002DA" w:rsidP="00972812">
      <w:pPr>
        <w:pStyle w:val="CommentText"/>
      </w:pPr>
      <w:r>
        <w:rPr>
          <w:rStyle w:val="CommentReference"/>
        </w:rPr>
        <w:annotationRef/>
      </w:r>
      <w:r>
        <w:rPr>
          <w:noProof/>
        </w:rPr>
        <w:t>breve o que?</w:t>
      </w:r>
    </w:p>
  </w:comment>
  <w:comment w:id="313" w:author="Juliano Varella De Carvalho" w:date="2020-11-05T16:13:00Z" w:initials="JVDC">
    <w:p w14:paraId="03429717" w14:textId="7418F29B" w:rsidR="00B002DA" w:rsidRDefault="00B002DA">
      <w:pPr>
        <w:pStyle w:val="CommentText"/>
      </w:pPr>
      <w:r>
        <w:rPr>
          <w:rStyle w:val="CommentReference"/>
        </w:rPr>
        <w:annotationRef/>
      </w:r>
      <w:r>
        <w:t>Já havíamos comentado de tirar essa pergunta.</w:t>
      </w:r>
    </w:p>
  </w:comment>
  <w:comment w:id="315" w:author="Juliano Varella De Carvalho" w:date="2020-11-05T16:13:00Z" w:initials="JVDC">
    <w:p w14:paraId="7C200BDB" w14:textId="032ADF59" w:rsidR="00B002DA" w:rsidRDefault="00B002DA">
      <w:pPr>
        <w:pStyle w:val="CommentText"/>
      </w:pPr>
      <w:r>
        <w:rPr>
          <w:rStyle w:val="CommentReference"/>
        </w:rPr>
        <w:annotationRef/>
      </w:r>
      <w:r>
        <w:t>Inserir referência</w:t>
      </w:r>
    </w:p>
  </w:comment>
  <w:comment w:id="318" w:author="Juliano Varella De Carvalho" w:date="2020-11-05T16:14:00Z" w:initials="JVDC">
    <w:p w14:paraId="55E14BC2" w14:textId="064C9FF4" w:rsidR="00B002DA" w:rsidRDefault="00B002DA">
      <w:pPr>
        <w:pStyle w:val="CommentText"/>
      </w:pPr>
      <w:r>
        <w:rPr>
          <w:rStyle w:val="CommentReference"/>
        </w:rPr>
        <w:annotationRef/>
      </w:r>
      <w:r>
        <w:t>Colocar a referência.</w:t>
      </w:r>
    </w:p>
  </w:comment>
  <w:comment w:id="319" w:author="Juliano Varella De Carvalho" w:date="2020-11-05T16:15:00Z" w:initials="JVDC">
    <w:p w14:paraId="44A11654" w14:textId="2EB37868" w:rsidR="00B002DA" w:rsidRDefault="00B002DA">
      <w:pPr>
        <w:pStyle w:val="CommentText"/>
      </w:pPr>
      <w:r>
        <w:rPr>
          <w:rStyle w:val="CommentReference"/>
        </w:rPr>
        <w:annotationRef/>
      </w:r>
      <w:r>
        <w:t>Estranho.</w:t>
      </w:r>
    </w:p>
  </w:comment>
  <w:comment w:id="324" w:author="Juliano Varella De Carvalho" w:date="2020-11-05T16:16:00Z" w:initials="JVDC">
    <w:p w14:paraId="06E9A42A" w14:textId="77777777" w:rsidR="00B002DA" w:rsidRDefault="00B002DA">
      <w:pPr>
        <w:pStyle w:val="CommentText"/>
      </w:pPr>
      <w:r>
        <w:rPr>
          <w:rStyle w:val="CommentReference"/>
        </w:rPr>
        <w:annotationRef/>
      </w:r>
      <w:r>
        <w:t>O número de seção está errado, deveria ser 2.4.1.2.1</w:t>
      </w:r>
    </w:p>
    <w:p w14:paraId="0D232720" w14:textId="77777777" w:rsidR="00B002DA" w:rsidRDefault="00B002DA">
      <w:pPr>
        <w:pStyle w:val="CommentText"/>
      </w:pPr>
    </w:p>
    <w:p w14:paraId="778C21D1" w14:textId="50F432B0" w:rsidR="00B002DA" w:rsidRDefault="00B002DA">
      <w:pPr>
        <w:pStyle w:val="CommentText"/>
      </w:pPr>
      <w:r>
        <w:t>Talvez seja melhor colocar um marcador como uma bolinha, visto que vai ficar um número de subseção muito grande.</w:t>
      </w:r>
    </w:p>
  </w:comment>
  <w:comment w:id="337" w:author="Juliano Varella De Carvalho" w:date="2020-11-05T16:26:00Z" w:initials="JVDC">
    <w:p w14:paraId="2AD1D670" w14:textId="49E9F8EE" w:rsidR="00B002DA" w:rsidRDefault="00B002DA">
      <w:pPr>
        <w:pStyle w:val="CommentText"/>
      </w:pPr>
      <w:r>
        <w:rPr>
          <w:rStyle w:val="CommentReference"/>
        </w:rPr>
        <w:annotationRef/>
      </w:r>
      <w:r>
        <w:t>Expressão esquisita.</w:t>
      </w:r>
    </w:p>
  </w:comment>
  <w:comment w:id="341" w:author="Juliano Varella De Carvalho" w:date="2020-11-05T16:27:00Z" w:initials="JVDC">
    <w:p w14:paraId="787CB41C" w14:textId="458F16C5" w:rsidR="00B002DA" w:rsidRDefault="00B002DA">
      <w:pPr>
        <w:pStyle w:val="CommentText"/>
      </w:pPr>
      <w:r>
        <w:rPr>
          <w:rStyle w:val="CommentReference"/>
        </w:rPr>
        <w:annotationRef/>
      </w:r>
      <w:r>
        <w:t xml:space="preserve">Já havíamos comentado de </w:t>
      </w:r>
      <w:proofErr w:type="gramStart"/>
      <w:r>
        <w:t>retirar !</w:t>
      </w:r>
      <w:proofErr w:type="gramEnd"/>
    </w:p>
  </w:comment>
  <w:comment w:id="377" w:author="Juliano Varella De Carvalho" w:date="2020-11-05T16:34:00Z" w:initials="JVDC">
    <w:p w14:paraId="502F7665" w14:textId="5687F5AD" w:rsidR="00B002DA" w:rsidRDefault="00B002DA">
      <w:pPr>
        <w:pStyle w:val="CommentText"/>
      </w:pPr>
      <w:r>
        <w:rPr>
          <w:rStyle w:val="CommentReference"/>
        </w:rPr>
        <w:annotationRef/>
      </w:r>
      <w:r>
        <w:t>Já havíamos comentado em retirar.</w:t>
      </w:r>
    </w:p>
  </w:comment>
  <w:comment w:id="379" w:author="Juliano Varella De Carvalho" w:date="2020-11-05T16:34:00Z" w:initials="JVDC">
    <w:p w14:paraId="38E8DC11" w14:textId="41C3D8C0" w:rsidR="00B002DA" w:rsidRDefault="00B002DA">
      <w:pPr>
        <w:pStyle w:val="CommentText"/>
      </w:pPr>
      <w:r>
        <w:rPr>
          <w:rStyle w:val="CommentReference"/>
        </w:rPr>
        <w:annotationRef/>
      </w:r>
      <w:r>
        <w:t>Referência.</w:t>
      </w:r>
    </w:p>
  </w:comment>
  <w:comment w:id="401" w:author="Juliano Varella De Carvalho" w:date="2020-11-05T16:41:00Z" w:initials="JVDC">
    <w:p w14:paraId="11FE1CA5" w14:textId="1015EA5D" w:rsidR="00B002DA" w:rsidRDefault="00B002DA">
      <w:pPr>
        <w:pStyle w:val="CommentText"/>
      </w:pPr>
      <w:r>
        <w:rPr>
          <w:rStyle w:val="CommentReference"/>
        </w:rPr>
        <w:annotationRef/>
      </w:r>
      <w:r>
        <w:t>Remover.</w:t>
      </w:r>
    </w:p>
  </w:comment>
  <w:comment w:id="405" w:author="Tatiane Schwanck Schardosim" w:date="2020-07-01T20:16:00Z" w:initials="TSS">
    <w:p w14:paraId="75E4D8B4" w14:textId="68A581D1" w:rsidR="00B002DA" w:rsidRDefault="00B002DA" w:rsidP="00972812">
      <w:pPr>
        <w:pStyle w:val="CommentText"/>
      </w:pPr>
      <w:r>
        <w:rPr>
          <w:rStyle w:val="CommentReference"/>
        </w:rPr>
        <w:annotationRef/>
      </w:r>
      <w:r>
        <w:rPr>
          <w:noProof/>
        </w:rPr>
        <w:t>Revisar o texto, diz que foi feito um estudo, bla bla bla</w:t>
      </w:r>
    </w:p>
  </w:comment>
  <w:comment w:id="420" w:author="Juliano Varella De Carvalho" w:date="2020-11-05T16:45:00Z" w:initials="JVDC">
    <w:p w14:paraId="4FE7EF66" w14:textId="0D224A42" w:rsidR="00B002DA" w:rsidRDefault="00B002DA">
      <w:pPr>
        <w:pStyle w:val="CommentText"/>
      </w:pPr>
      <w:r>
        <w:rPr>
          <w:rStyle w:val="CommentReference"/>
        </w:rPr>
        <w:annotationRef/>
      </w:r>
      <w:r>
        <w:t>A legenda tem que ficar junto do Quadro.</w:t>
      </w:r>
    </w:p>
  </w:comment>
  <w:comment w:id="421" w:author="Juliano Varella De Carvalho" w:date="2020-11-05T16:46:00Z" w:initials="JVDC">
    <w:p w14:paraId="77878271" w14:textId="3DC2DE50" w:rsidR="00B002DA" w:rsidRDefault="00B002DA">
      <w:pPr>
        <w:pStyle w:val="CommentText"/>
      </w:pPr>
      <w:r>
        <w:rPr>
          <w:rStyle w:val="CommentReference"/>
        </w:rPr>
        <w:annotationRef/>
      </w:r>
      <w:r>
        <w:t>Pergunta que farão para ti: porque nesse capítulo já está definido que utilizarás o KNN?</w:t>
      </w:r>
    </w:p>
  </w:comment>
  <w:comment w:id="458" w:author="Juliano Varella De Carvalho" w:date="2020-08-15T15:05:00Z" w:initials="JVDC">
    <w:p w14:paraId="7408A155" w14:textId="0E1B7595" w:rsidR="00B002DA" w:rsidRDefault="00B002DA" w:rsidP="00972812">
      <w:pPr>
        <w:pStyle w:val="CommentText"/>
      </w:pPr>
      <w:r>
        <w:rPr>
          <w:rStyle w:val="CommentReference"/>
        </w:rPr>
        <w:annotationRef/>
      </w:r>
      <w:r>
        <w:t>Rever essa formatação, não está de acordo com o padrão.</w:t>
      </w:r>
    </w:p>
  </w:comment>
  <w:comment w:id="459" w:author="Juliano Varella De Carvalho" w:date="2020-08-15T15:06:00Z" w:initials="JVDC">
    <w:p w14:paraId="4E7A90C5" w14:textId="36C37BC7" w:rsidR="00B002DA" w:rsidRDefault="00B002DA" w:rsidP="00972812">
      <w:pPr>
        <w:pStyle w:val="CommentText"/>
      </w:pPr>
      <w:r>
        <w:rPr>
          <w:rStyle w:val="CommentReference"/>
        </w:rPr>
        <w:annotationRef/>
      </w:r>
      <w:r>
        <w:t>Colocar um conceito de Sistema de Recomendação baseado em uma referência do tema.</w:t>
      </w:r>
    </w:p>
  </w:comment>
  <w:comment w:id="460" w:author="Juliano Varella De Carvalho" w:date="2020-11-05T17:08:00Z" w:initials="JVDC">
    <w:p w14:paraId="15B56A74" w14:textId="7D497E07" w:rsidR="00B002DA" w:rsidRDefault="00B002DA">
      <w:pPr>
        <w:pStyle w:val="CommentText"/>
      </w:pPr>
      <w:r>
        <w:rPr>
          <w:rStyle w:val="CommentReference"/>
        </w:rPr>
        <w:annotationRef/>
      </w:r>
      <w:r>
        <w:t>Coloca a referência utilizada.</w:t>
      </w:r>
    </w:p>
  </w:comment>
  <w:comment w:id="462" w:author="Juliano Varella De Carvalho" w:date="2020-11-05T17:09:00Z" w:initials="JVDC">
    <w:p w14:paraId="5A307B78" w14:textId="11FCD8F5" w:rsidR="00B002DA" w:rsidRDefault="00B002DA">
      <w:pPr>
        <w:pStyle w:val="CommentText"/>
      </w:pPr>
      <w:r>
        <w:rPr>
          <w:rStyle w:val="CommentReference"/>
        </w:rPr>
        <w:annotationRef/>
      </w:r>
      <w:r>
        <w:t>Tem muito espaço abaixo.</w:t>
      </w:r>
    </w:p>
  </w:comment>
  <w:comment w:id="463" w:author="Juliano Varella De Carvalho" w:date="2020-11-05T17:11:00Z" w:initials="JVDC">
    <w:p w14:paraId="2C1BEB19" w14:textId="6E2C586E" w:rsidR="00B002DA" w:rsidRDefault="00B002DA">
      <w:pPr>
        <w:pStyle w:val="CommentText"/>
      </w:pPr>
      <w:r>
        <w:rPr>
          <w:rStyle w:val="CommentReference"/>
        </w:rPr>
        <w:annotationRef/>
      </w:r>
      <w:r>
        <w:t>Não é Figura 9 é 8. Deves revisar todas as referências para as figuras.</w:t>
      </w:r>
    </w:p>
  </w:comment>
  <w:comment w:id="476" w:author="Juliano Varella De Carvalho" w:date="2020-08-15T15:10:00Z" w:initials="JVDC">
    <w:p w14:paraId="26030F69" w14:textId="4CE4CCEF" w:rsidR="00B002DA" w:rsidRDefault="00B002DA" w:rsidP="00972812">
      <w:pPr>
        <w:pStyle w:val="CommentText"/>
      </w:pPr>
      <w:r>
        <w:rPr>
          <w:rStyle w:val="CommentReference"/>
        </w:rPr>
        <w:annotationRef/>
      </w:r>
      <w:r>
        <w:t>Não está formatado adequadamente.</w:t>
      </w:r>
    </w:p>
  </w:comment>
  <w:comment w:id="477" w:author="Juliano Varella De Carvalho" w:date="2020-08-15T15:11:00Z" w:initials="JVDC">
    <w:p w14:paraId="672A7206" w14:textId="06B38E59" w:rsidR="00B002DA" w:rsidRDefault="00B002DA" w:rsidP="00972812">
      <w:pPr>
        <w:pStyle w:val="CommentText"/>
      </w:pPr>
      <w:r>
        <w:rPr>
          <w:rStyle w:val="CommentReference"/>
        </w:rPr>
        <w:annotationRef/>
      </w:r>
      <w:r>
        <w:t xml:space="preserve">Esse estudo está baseado em </w:t>
      </w:r>
      <w:proofErr w:type="gramStart"/>
      <w:r>
        <w:t>quê ????</w:t>
      </w:r>
      <w:proofErr w:type="gramEnd"/>
    </w:p>
  </w:comment>
  <w:comment w:id="479" w:author="Juliano Varella De Carvalho" w:date="2020-08-15T15:18:00Z" w:initials="JVDC">
    <w:p w14:paraId="76D79E08" w14:textId="531FCE17" w:rsidR="00B002DA" w:rsidRDefault="00B002DA" w:rsidP="00972812">
      <w:pPr>
        <w:pStyle w:val="CommentText"/>
      </w:pPr>
      <w:r>
        <w:rPr>
          <w:rStyle w:val="CommentReference"/>
        </w:rPr>
        <w:annotationRef/>
      </w:r>
      <w:r>
        <w:t xml:space="preserve">Por que há tanto espaço </w:t>
      </w:r>
      <w:proofErr w:type="gramStart"/>
      <w:r>
        <w:t>abaixo ???</w:t>
      </w:r>
      <w:proofErr w:type="gramEnd"/>
    </w:p>
  </w:comment>
  <w:comment w:id="480" w:author="Juliano Varella De Carvalho" w:date="2020-08-15T15:11:00Z" w:initials="JVDC">
    <w:p w14:paraId="699431A0" w14:textId="77FAAF77" w:rsidR="00B002DA" w:rsidRDefault="00B002DA" w:rsidP="00972812">
      <w:pPr>
        <w:pStyle w:val="CommentText"/>
      </w:pPr>
      <w:r>
        <w:rPr>
          <w:rStyle w:val="CommentReference"/>
        </w:rPr>
        <w:annotationRef/>
      </w:r>
      <w:r>
        <w:t>Melhorar esse texto.</w:t>
      </w:r>
    </w:p>
  </w:comment>
  <w:comment w:id="478" w:author="Juliano Varella De Carvalho" w:date="2020-11-05T17:13:00Z" w:initials="JVDC">
    <w:p w14:paraId="3F64EB0A" w14:textId="2C0017E5" w:rsidR="00B002DA" w:rsidRDefault="00B002DA">
      <w:pPr>
        <w:pStyle w:val="CommentText"/>
      </w:pPr>
      <w:r>
        <w:rPr>
          <w:rStyle w:val="CommentReference"/>
        </w:rPr>
        <w:annotationRef/>
      </w:r>
      <w:r>
        <w:t xml:space="preserve">Isto não foi feito </w:t>
      </w:r>
      <w:proofErr w:type="gramStart"/>
      <w:r>
        <w:t>assim !</w:t>
      </w:r>
      <w:proofErr w:type="gramEnd"/>
    </w:p>
  </w:comment>
  <w:comment w:id="482" w:author="Juliano Varella De Carvalho" w:date="2020-08-15T15:12:00Z" w:initials="JVDC">
    <w:p w14:paraId="5192D913" w14:textId="4D2CDC01" w:rsidR="00B002DA" w:rsidRDefault="00B002DA" w:rsidP="00972812">
      <w:pPr>
        <w:pStyle w:val="CommentText"/>
      </w:pPr>
      <w:r>
        <w:rPr>
          <w:rStyle w:val="CommentReference"/>
        </w:rPr>
        <w:annotationRef/>
      </w:r>
      <w:r>
        <w:t>Não está formatado corretamente.</w:t>
      </w:r>
    </w:p>
  </w:comment>
  <w:comment w:id="486" w:author="Juliano Varella De Carvalho" w:date="2020-08-15T15:13:00Z" w:initials="JVDC">
    <w:p w14:paraId="0821AAB8" w14:textId="24448837" w:rsidR="00B002DA" w:rsidRDefault="00B002DA" w:rsidP="00972812">
      <w:pPr>
        <w:pStyle w:val="CommentText"/>
      </w:pPr>
      <w:r>
        <w:rPr>
          <w:rStyle w:val="CommentReference"/>
        </w:rPr>
        <w:annotationRef/>
      </w:r>
      <w:r>
        <w:t xml:space="preserve">Onde foram </w:t>
      </w:r>
      <w:proofErr w:type="gramStart"/>
      <w:r>
        <w:t>encontrados ???</w:t>
      </w:r>
      <w:proofErr w:type="gramEnd"/>
    </w:p>
  </w:comment>
  <w:comment w:id="487" w:author="Juliano Varella De Carvalho" w:date="2020-08-15T15:19:00Z" w:initials="JVDC">
    <w:p w14:paraId="1E17D4CA" w14:textId="427F4B4E" w:rsidR="00B002DA" w:rsidRDefault="00B002DA" w:rsidP="00972812">
      <w:pPr>
        <w:pStyle w:val="CommentText"/>
      </w:pPr>
      <w:r>
        <w:rPr>
          <w:rStyle w:val="CommentReference"/>
        </w:rPr>
        <w:annotationRef/>
      </w:r>
      <w:r>
        <w:t xml:space="preserve">Por que há tanto espaço </w:t>
      </w:r>
      <w:proofErr w:type="gramStart"/>
      <w:r>
        <w:t>abaixo ???</w:t>
      </w:r>
      <w:proofErr w:type="gramEnd"/>
    </w:p>
  </w:comment>
  <w:comment w:id="488" w:author="Juliano Varella De Carvalho" w:date="2020-08-15T15:13:00Z" w:initials="JVDC">
    <w:p w14:paraId="742A7D0B" w14:textId="76A3C8AD" w:rsidR="00B002DA" w:rsidRDefault="00B002DA" w:rsidP="00972812">
      <w:pPr>
        <w:pStyle w:val="CommentText"/>
      </w:pPr>
      <w:r>
        <w:rPr>
          <w:rStyle w:val="CommentReference"/>
        </w:rPr>
        <w:annotationRef/>
      </w:r>
      <w:r>
        <w:t>Segue o mesmo padrão de lista das ações.</w:t>
      </w:r>
    </w:p>
  </w:comment>
  <w:comment w:id="490" w:author="Juliano Varella De Carvalho" w:date="2020-11-05T17:15:00Z" w:initials="JVDC">
    <w:p w14:paraId="162D1320" w14:textId="03AFF060" w:rsidR="00B002DA" w:rsidRDefault="00B002DA">
      <w:pPr>
        <w:pStyle w:val="CommentText"/>
      </w:pPr>
      <w:r>
        <w:rPr>
          <w:rStyle w:val="CommentReference"/>
        </w:rPr>
        <w:annotationRef/>
      </w:r>
      <w:r>
        <w:t xml:space="preserve">Não seria um </w:t>
      </w:r>
      <w:proofErr w:type="spellStart"/>
      <w:r>
        <w:t>webapp</w:t>
      </w:r>
      <w:proofErr w:type="spellEnd"/>
      <w:r>
        <w:t>?</w:t>
      </w:r>
    </w:p>
  </w:comment>
  <w:comment w:id="505" w:author="Juliano Varella De Carvalho" w:date="2020-11-05T17:16:00Z" w:initials="JVDC">
    <w:p w14:paraId="35F210B0" w14:textId="0307DFB2" w:rsidR="00B002DA" w:rsidRDefault="00B002DA">
      <w:pPr>
        <w:pStyle w:val="CommentText"/>
      </w:pPr>
      <w:r>
        <w:rPr>
          <w:rStyle w:val="CommentReference"/>
        </w:rPr>
        <w:annotationRef/>
      </w:r>
      <w:r>
        <w:t xml:space="preserve">Acho que seria </w:t>
      </w:r>
      <w:proofErr w:type="spellStart"/>
      <w:r>
        <w:t>webapp</w:t>
      </w:r>
      <w:proofErr w:type="spellEnd"/>
      <w:r>
        <w:t>. Talvez tenha que alterar em todo o trabalho.</w:t>
      </w:r>
    </w:p>
  </w:comment>
  <w:comment w:id="506" w:author="Juliano Varella De Carvalho" w:date="2020-08-15T15:16:00Z" w:initials="JVDC">
    <w:p w14:paraId="315110E6" w14:textId="2AE8A9E8" w:rsidR="00B002DA" w:rsidRDefault="00B002DA" w:rsidP="00972812">
      <w:pPr>
        <w:pStyle w:val="CommentText"/>
      </w:pPr>
      <w:r>
        <w:rPr>
          <w:rStyle w:val="CommentReference"/>
        </w:rPr>
        <w:annotationRef/>
      </w:r>
      <w:r>
        <w:t>Precisas definir o que queres dizer sobre obter implicitamente e obter explicitamente. Não está claro.</w:t>
      </w:r>
    </w:p>
  </w:comment>
  <w:comment w:id="509" w:author="Juliano Varella De Carvalho" w:date="2020-08-15T15:19:00Z" w:initials="JVDC">
    <w:p w14:paraId="2878C3DB" w14:textId="2D3C5BF8" w:rsidR="00B002DA" w:rsidRDefault="00B002DA" w:rsidP="00972812">
      <w:pPr>
        <w:pStyle w:val="CommentText"/>
      </w:pPr>
      <w:r>
        <w:rPr>
          <w:rStyle w:val="CommentReference"/>
        </w:rPr>
        <w:annotationRef/>
      </w:r>
      <w:r>
        <w:t xml:space="preserve">Por que há tanto espaço </w:t>
      </w:r>
      <w:proofErr w:type="gramStart"/>
      <w:r>
        <w:t>abaixo ???</w:t>
      </w:r>
      <w:proofErr w:type="gramEnd"/>
    </w:p>
  </w:comment>
  <w:comment w:id="510" w:author="Tatiane Schwanck Schardosim" w:date="2020-07-01T20:52:00Z" w:initials="TSS">
    <w:p w14:paraId="5DB90FFD" w14:textId="1FA73627" w:rsidR="00B002DA" w:rsidRDefault="00B002DA" w:rsidP="00972812">
      <w:pPr>
        <w:pStyle w:val="CommentText"/>
      </w:pPr>
      <w:r>
        <w:rPr>
          <w:rStyle w:val="CommentReference"/>
        </w:rPr>
        <w:annotationRef/>
      </w:r>
      <w:r>
        <w:rPr>
          <w:noProof/>
        </w:rPr>
        <w:t>Localização está nos dois?</w:t>
      </w:r>
    </w:p>
  </w:comment>
  <w:comment w:id="511" w:author="Érico Souza Loewe" w:date="2020-07-02T00:04:00Z" w:initials="ÉSL">
    <w:p w14:paraId="4F2B8452" w14:textId="371ACD1D" w:rsidR="00B002DA" w:rsidRDefault="00B002DA" w:rsidP="00972812">
      <w:pPr>
        <w:pStyle w:val="CommentText"/>
      </w:pPr>
      <w:r>
        <w:rPr>
          <w:rStyle w:val="CommentReference"/>
        </w:rPr>
        <w:annotationRef/>
      </w:r>
      <w:r>
        <w:t xml:space="preserve">Sim, </w:t>
      </w:r>
      <w:proofErr w:type="spellStart"/>
      <w:r>
        <w:t>sera</w:t>
      </w:r>
      <w:proofErr w:type="spellEnd"/>
      <w:r>
        <w:t xml:space="preserve"> obtido das duas maneiras</w:t>
      </w:r>
    </w:p>
  </w:comment>
  <w:comment w:id="515" w:author="Tatiane Schwanck Schardosim" w:date="2020-07-01T20:54:00Z" w:initials="TSS">
    <w:p w14:paraId="6345B211" w14:textId="03CD21A0" w:rsidR="00B002DA" w:rsidRDefault="00B002DA" w:rsidP="00972812">
      <w:pPr>
        <w:pStyle w:val="CommentText"/>
      </w:pPr>
      <w:r>
        <w:rPr>
          <w:rStyle w:val="CommentReference"/>
        </w:rPr>
        <w:annotationRef/>
      </w:r>
      <w:r>
        <w:rPr>
          <w:noProof/>
        </w:rPr>
        <w:t>Revisa a concordância</w:t>
      </w:r>
    </w:p>
  </w:comment>
  <w:comment w:id="517" w:author="Juliano Varella De Carvalho" w:date="2020-08-15T15:25:00Z" w:initials="JVDC">
    <w:p w14:paraId="7858D77B" w14:textId="66F59ED7" w:rsidR="00B002DA" w:rsidRDefault="00B002DA" w:rsidP="00972812">
      <w:pPr>
        <w:pStyle w:val="CommentText"/>
      </w:pPr>
      <w:r>
        <w:rPr>
          <w:rStyle w:val="CommentReference"/>
        </w:rPr>
        <w:annotationRef/>
      </w:r>
      <w:r>
        <w:rPr>
          <w:rStyle w:val="CommentReference"/>
        </w:rPr>
        <w:t xml:space="preserve">Os verbos não são no </w:t>
      </w:r>
      <w:proofErr w:type="gramStart"/>
      <w:r>
        <w:rPr>
          <w:rStyle w:val="CommentReference"/>
        </w:rPr>
        <w:t>futuro !!!</w:t>
      </w:r>
      <w:proofErr w:type="gramEnd"/>
      <w:r>
        <w:rPr>
          <w:rStyle w:val="CommentReference"/>
        </w:rPr>
        <w:t xml:space="preserve"> Ou presente ou passado.</w:t>
      </w:r>
    </w:p>
  </w:comment>
  <w:comment w:id="518" w:author="Tatiane Schwanck Schardosim" w:date="2020-07-01T20:55:00Z" w:initials="TSS">
    <w:p w14:paraId="00038D8A" w14:textId="23599823" w:rsidR="00B002DA" w:rsidRDefault="00B002DA" w:rsidP="00972812">
      <w:pPr>
        <w:pStyle w:val="CommentText"/>
      </w:pPr>
      <w:r>
        <w:rPr>
          <w:rStyle w:val="CommentReference"/>
        </w:rPr>
        <w:annotationRef/>
      </w:r>
      <w:r>
        <w:rPr>
          <w:noProof/>
        </w:rPr>
        <w:t>Será um app?</w:t>
      </w:r>
    </w:p>
  </w:comment>
  <w:comment w:id="519" w:author="Érico Souza Loewe" w:date="2020-07-02T00:12:00Z" w:initials="ÉSL">
    <w:p w14:paraId="44B9C80F" w14:textId="7EE8DC98" w:rsidR="00B002DA" w:rsidRDefault="00B002DA" w:rsidP="00972812">
      <w:pPr>
        <w:pStyle w:val="CommentText"/>
      </w:pPr>
      <w:r>
        <w:rPr>
          <w:rStyle w:val="CommentReference"/>
        </w:rPr>
        <w:annotationRef/>
      </w:r>
      <w:r>
        <w:t xml:space="preserve">Será um </w:t>
      </w:r>
      <w:proofErr w:type="spellStart"/>
      <w:r>
        <w:t>webapp</w:t>
      </w:r>
      <w:proofErr w:type="spellEnd"/>
    </w:p>
  </w:comment>
  <w:comment w:id="528" w:author="Juliano Varella De Carvalho" w:date="2020-08-15T15:30:00Z" w:initials="JVDC">
    <w:p w14:paraId="031542B9" w14:textId="09073255" w:rsidR="00B002DA" w:rsidRDefault="00B002DA" w:rsidP="00972812">
      <w:pPr>
        <w:pStyle w:val="CommentText"/>
      </w:pPr>
      <w:r>
        <w:rPr>
          <w:rStyle w:val="CommentReference"/>
        </w:rPr>
        <w:annotationRef/>
      </w:r>
      <w:r>
        <w:t>A fonte está muito pequena, talvez tenhas que colocar 4 formas em cima e 4 abaixo.</w:t>
      </w:r>
    </w:p>
  </w:comment>
  <w:comment w:id="529" w:author="Tatiane Schwanck Schardosim" w:date="2020-07-01T20:56:00Z" w:initials="TSS">
    <w:p w14:paraId="0C776C40" w14:textId="5C809AE1" w:rsidR="00B002DA" w:rsidRDefault="00B002DA" w:rsidP="00972812">
      <w:pPr>
        <w:pStyle w:val="CommentText"/>
      </w:pPr>
      <w:r>
        <w:rPr>
          <w:rStyle w:val="CommentReference"/>
        </w:rPr>
        <w:annotationRef/>
      </w:r>
      <w:r>
        <w:rPr>
          <w:noProof/>
        </w:rPr>
        <w:t>Acho que a fonte ficou pequena</w:t>
      </w:r>
    </w:p>
  </w:comment>
  <w:comment w:id="530" w:author="Érico Souza Loewe" w:date="2020-07-02T00:14:00Z" w:initials="ÉSL">
    <w:p w14:paraId="6D6E7F99" w14:textId="0C8C193E" w:rsidR="00B002DA" w:rsidRDefault="00B002DA" w:rsidP="00972812">
      <w:pPr>
        <w:pStyle w:val="CommentText"/>
      </w:pPr>
      <w:r>
        <w:rPr>
          <w:rStyle w:val="CommentReference"/>
        </w:rPr>
        <w:annotationRef/>
      </w:r>
      <w:r>
        <w:t>Ficou mesmo, mas não tem como aumentar</w:t>
      </w:r>
    </w:p>
  </w:comment>
  <w:comment w:id="545" w:author="Juliano Varella De Carvalho" w:date="2020-11-05T17:21:00Z" w:initials="JVDC">
    <w:p w14:paraId="38D1C15C" w14:textId="0B5F2CD3" w:rsidR="00B002DA" w:rsidRDefault="00B002DA">
      <w:pPr>
        <w:pStyle w:val="CommentText"/>
      </w:pPr>
      <w:r>
        <w:rPr>
          <w:rStyle w:val="CommentReference"/>
        </w:rPr>
        <w:annotationRef/>
      </w:r>
      <w:r>
        <w:t>Muito espaço abaixo.</w:t>
      </w:r>
    </w:p>
  </w:comment>
  <w:comment w:id="544" w:author="Juliano Varella De Carvalho" w:date="2020-08-15T15:34:00Z" w:initials="JVDC">
    <w:p w14:paraId="0FEBEFE3" w14:textId="32F438AA" w:rsidR="00B002DA" w:rsidRDefault="00B002DA" w:rsidP="00972812">
      <w:pPr>
        <w:pStyle w:val="CommentText"/>
      </w:pPr>
      <w:r>
        <w:rPr>
          <w:rStyle w:val="CommentReference"/>
        </w:rPr>
        <w:annotationRef/>
      </w:r>
      <w:r>
        <w:t>Abre uma seção Questionário para falar sobre ele.</w:t>
      </w:r>
    </w:p>
  </w:comment>
  <w:comment w:id="548" w:author="Juliano Varella De Carvalho" w:date="2020-11-05T17:22:00Z" w:initials="JVDC">
    <w:p w14:paraId="5D475C37" w14:textId="28666115" w:rsidR="00B002DA" w:rsidRDefault="00B002DA">
      <w:pPr>
        <w:pStyle w:val="CommentText"/>
      </w:pPr>
      <w:r>
        <w:rPr>
          <w:rStyle w:val="CommentReference"/>
        </w:rPr>
        <w:annotationRef/>
      </w:r>
      <w:r>
        <w:t>Manter a legenda do quadro junto com o quadro.</w:t>
      </w:r>
    </w:p>
  </w:comment>
  <w:comment w:id="561" w:author="Juliano Varella De Carvalho" w:date="2020-11-05T17:23:00Z" w:initials="JVDC">
    <w:p w14:paraId="7AA71D25" w14:textId="15CE3960" w:rsidR="00B002DA" w:rsidRDefault="00B002DA">
      <w:pPr>
        <w:pStyle w:val="CommentText"/>
      </w:pPr>
      <w:r>
        <w:rPr>
          <w:rStyle w:val="CommentReference"/>
        </w:rPr>
        <w:annotationRef/>
      </w:r>
      <w:r>
        <w:t>E qual foi o relato dessas 5 pessoas sobre o questionário? Finaliza o parágrafo com essa informação.</w:t>
      </w:r>
    </w:p>
  </w:comment>
  <w:comment w:id="563" w:author="Juliano Varella De Carvalho" w:date="2020-08-15T15:45:00Z" w:initials="JVDC">
    <w:p w14:paraId="4EF6E8E3" w14:textId="77777777" w:rsidR="00B002DA" w:rsidRDefault="00B002DA" w:rsidP="00972812">
      <w:pPr>
        <w:pStyle w:val="CommentText"/>
      </w:pPr>
      <w:r>
        <w:rPr>
          <w:rStyle w:val="CommentReference"/>
        </w:rPr>
        <w:annotationRef/>
      </w:r>
      <w:r>
        <w:t>De onde vem essa informação?</w:t>
      </w:r>
    </w:p>
  </w:comment>
  <w:comment w:id="565" w:author="Juliano Varella De Carvalho" w:date="2020-08-15T15:42:00Z" w:initials="JVDC">
    <w:p w14:paraId="0F931195" w14:textId="77777777" w:rsidR="00B002DA" w:rsidRDefault="00B002DA" w:rsidP="00972812">
      <w:pPr>
        <w:pStyle w:val="CommentText"/>
      </w:pPr>
      <w:r>
        <w:rPr>
          <w:rStyle w:val="CommentReference"/>
        </w:rPr>
        <w:annotationRef/>
      </w:r>
      <w:r>
        <w:t>Esse texto podia iniciar a seção 3.2.2</w:t>
      </w:r>
    </w:p>
  </w:comment>
  <w:comment w:id="566" w:author="Juliano Varella De Carvalho" w:date="2020-11-05T17:25:00Z" w:initials="JVDC">
    <w:p w14:paraId="4B4FD5CB" w14:textId="09821A58" w:rsidR="00B002DA" w:rsidRDefault="00B002DA">
      <w:pPr>
        <w:pStyle w:val="CommentText"/>
      </w:pPr>
      <w:r>
        <w:rPr>
          <w:rStyle w:val="CommentReference"/>
        </w:rPr>
        <w:annotationRef/>
      </w:r>
      <w:r>
        <w:t>Põe em uma nota de rodapé.</w:t>
      </w:r>
    </w:p>
  </w:comment>
  <w:comment w:id="567" w:author="Juliano Varella De Carvalho" w:date="2020-08-15T15:47:00Z" w:initials="JVDC">
    <w:p w14:paraId="7D498935" w14:textId="0E79E9F6" w:rsidR="00B002DA" w:rsidRDefault="00B002DA" w:rsidP="00972812">
      <w:pPr>
        <w:pStyle w:val="CommentText"/>
      </w:pPr>
      <w:r>
        <w:rPr>
          <w:rStyle w:val="CommentReference"/>
        </w:rPr>
        <w:annotationRef/>
      </w:r>
      <w:r>
        <w:t xml:space="preserve">Não seria recomendação </w:t>
      </w:r>
      <w:proofErr w:type="gramStart"/>
      <w:r>
        <w:t>musical ???</w:t>
      </w:r>
      <w:proofErr w:type="gramEnd"/>
    </w:p>
  </w:comment>
  <w:comment w:id="577" w:author="Juliano Varella De Carvalho" w:date="2020-08-15T15:50:00Z" w:initials="JVDC">
    <w:p w14:paraId="0F56441A" w14:textId="41D9DDAB" w:rsidR="00B002DA" w:rsidRDefault="00B002DA" w:rsidP="00972812">
      <w:pPr>
        <w:pStyle w:val="CommentText"/>
      </w:pPr>
      <w:r>
        <w:rPr>
          <w:rStyle w:val="CommentReference"/>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585" w:author="Juliano Varella De Carvalho" w:date="2020-11-05T17:28:00Z" w:initials="JVDC">
    <w:p w14:paraId="1EBC2364" w14:textId="6A4527EE" w:rsidR="00B002DA" w:rsidRDefault="00B002DA">
      <w:pPr>
        <w:pStyle w:val="CommentText"/>
      </w:pPr>
      <w:r>
        <w:rPr>
          <w:rStyle w:val="CommentReference"/>
        </w:rPr>
        <w:annotationRef/>
      </w:r>
      <w:r>
        <w:t xml:space="preserve">E quais foram as conclusões a partir das respostas </w:t>
      </w:r>
      <w:proofErr w:type="gramStart"/>
      <w:r>
        <w:t>dadas ?</w:t>
      </w:r>
      <w:proofErr w:type="gramEnd"/>
    </w:p>
  </w:comment>
  <w:comment w:id="592" w:author="Juliano Varella De Carvalho" w:date="2020-11-05T17:28:00Z" w:initials="JVDC">
    <w:p w14:paraId="46A8ECF4" w14:textId="66888751" w:rsidR="00B002DA" w:rsidRDefault="00B002DA">
      <w:pPr>
        <w:pStyle w:val="CommentText"/>
      </w:pPr>
      <w:r>
        <w:rPr>
          <w:rStyle w:val="CommentReference"/>
        </w:rPr>
        <w:annotationRef/>
      </w:r>
      <w:r>
        <w:t>E quais foram?</w:t>
      </w:r>
    </w:p>
  </w:comment>
  <w:comment w:id="596" w:author="Juliano Varella De Carvalho" w:date="2020-11-05T17:29:00Z" w:initials="JVDC">
    <w:p w14:paraId="36038BA7" w14:textId="4CEB5701" w:rsidR="00B002DA" w:rsidRDefault="00B002DA">
      <w:pPr>
        <w:pStyle w:val="CommentText"/>
      </w:pPr>
      <w:r>
        <w:rPr>
          <w:rStyle w:val="CommentReference"/>
        </w:rPr>
        <w:annotationRef/>
      </w:r>
      <w:r>
        <w:t>O que é isso? Coloca em uma nota de rodapé ou entre parênteses.</w:t>
      </w:r>
    </w:p>
  </w:comment>
  <w:comment w:id="618" w:author="Juliano Varella De Carvalho" w:date="2020-11-05T17:31:00Z" w:initials="JVDC">
    <w:p w14:paraId="39A7A842" w14:textId="5B2C7662" w:rsidR="00B002DA" w:rsidRDefault="00B002DA">
      <w:pPr>
        <w:pStyle w:val="CommentText"/>
      </w:pPr>
      <w:r>
        <w:rPr>
          <w:rStyle w:val="CommentReference"/>
        </w:rPr>
        <w:annotationRef/>
      </w:r>
      <w:r>
        <w:t>Destaca algumas.</w:t>
      </w:r>
    </w:p>
  </w:comment>
  <w:comment w:id="660" w:author="Juliano Varella De Carvalho" w:date="2020-11-05T17:32:00Z" w:initials="JVDC">
    <w:p w14:paraId="7DF00693" w14:textId="1DCC88C9" w:rsidR="00B002DA" w:rsidRDefault="00B002DA">
      <w:pPr>
        <w:pStyle w:val="CommentText"/>
      </w:pPr>
      <w:r>
        <w:rPr>
          <w:rStyle w:val="CommentReference"/>
        </w:rPr>
        <w:annotationRef/>
      </w:r>
      <w:r>
        <w:t>Isso aqui é uma figura somente.</w:t>
      </w:r>
    </w:p>
  </w:comment>
  <w:comment w:id="716" w:author="Juliano Varella De Carvalho" w:date="2020-11-05T17:35:00Z" w:initials="JVDC">
    <w:p w14:paraId="04B59353" w14:textId="5648AEDB" w:rsidR="00B002DA" w:rsidRDefault="00B002DA">
      <w:pPr>
        <w:pStyle w:val="CommentText"/>
      </w:pPr>
      <w:r>
        <w:rPr>
          <w:rStyle w:val="CommentReference"/>
        </w:rPr>
        <w:annotationRef/>
      </w:r>
      <w:r>
        <w:t>É uma Figura somente.</w:t>
      </w:r>
    </w:p>
  </w:comment>
  <w:comment w:id="744" w:author="Juliano Varella De Carvalho" w:date="2020-11-05T17:46:00Z" w:initials="JVDC">
    <w:p w14:paraId="45570B0B" w14:textId="5FEC1D37" w:rsidR="00B002DA" w:rsidRDefault="00B002DA">
      <w:pPr>
        <w:pStyle w:val="CommentText"/>
      </w:pPr>
      <w:r>
        <w:rPr>
          <w:rStyle w:val="CommentReference"/>
        </w:rPr>
        <w:annotationRef/>
      </w:r>
      <w:r>
        <w:t>É uma Figura somente.</w:t>
      </w:r>
    </w:p>
  </w:comment>
  <w:comment w:id="808" w:author="Juliano Varella De Carvalho" w:date="2020-11-05T17:51:00Z" w:initials="JVDC">
    <w:p w14:paraId="74C02612" w14:textId="48765848" w:rsidR="008F7BE4" w:rsidRDefault="008F7BE4">
      <w:pPr>
        <w:pStyle w:val="CommentText"/>
      </w:pPr>
      <w:r>
        <w:rPr>
          <w:rStyle w:val="CommentReference"/>
        </w:rPr>
        <w:annotationRef/>
      </w:r>
      <w:r>
        <w:t xml:space="preserve">E as 144 pessoas, mencionadas </w:t>
      </w:r>
      <w:proofErr w:type="gramStart"/>
      <w:r>
        <w:t>previamente ?</w:t>
      </w:r>
      <w:proofErr w:type="gramEnd"/>
    </w:p>
  </w:comment>
  <w:comment w:id="905" w:author="Érico Souza Loewe" w:date="2020-11-03T00:14:00Z" w:initials="ÉSL">
    <w:p w14:paraId="3F8FF34E" w14:textId="2895B121" w:rsidR="00B002DA" w:rsidRDefault="00B002DA">
      <w:pPr>
        <w:pStyle w:val="CommentText"/>
      </w:pPr>
      <w:r>
        <w:rPr>
          <w:rStyle w:val="CommentReference"/>
        </w:rPr>
        <w:annotationRef/>
      </w:r>
      <w:r>
        <w:t>Verdadeiro positivo (é e é)</w:t>
      </w:r>
    </w:p>
  </w:comment>
  <w:comment w:id="906" w:author="Érico Souza Loewe" w:date="2020-11-03T00:15:00Z" w:initials="ÉSL">
    <w:p w14:paraId="2B04E5D5" w14:textId="202762A3" w:rsidR="00B002DA" w:rsidRDefault="00B002DA">
      <w:pPr>
        <w:pStyle w:val="CommentText"/>
      </w:pPr>
      <w:r>
        <w:rPr>
          <w:rStyle w:val="CommentReference"/>
        </w:rPr>
        <w:annotationRef/>
      </w:r>
      <w:r>
        <w:t>Falso positivo (</w:t>
      </w:r>
      <w:proofErr w:type="gramStart"/>
      <w:r>
        <w:t>é</w:t>
      </w:r>
      <w:proofErr w:type="gramEnd"/>
      <w:r>
        <w:t xml:space="preserve"> mas não é)</w:t>
      </w:r>
    </w:p>
  </w:comment>
  <w:comment w:id="907" w:author="Érico Souza Loewe" w:date="2020-11-03T00:15:00Z" w:initials="ÉSL">
    <w:p w14:paraId="6A72223B" w14:textId="7D8F2831" w:rsidR="00B002DA" w:rsidRDefault="00B002DA">
      <w:pPr>
        <w:pStyle w:val="CommentText"/>
      </w:pPr>
      <w:r>
        <w:rPr>
          <w:rStyle w:val="CommentReference"/>
        </w:rPr>
        <w:annotationRef/>
      </w:r>
      <w:r>
        <w:t>Falso negativo (não é mas é)</w:t>
      </w:r>
    </w:p>
  </w:comment>
  <w:comment w:id="908" w:author="Érico Souza Loewe" w:date="2020-11-03T00:14:00Z" w:initials="ÉSL">
    <w:p w14:paraId="6983377C" w14:textId="6BF5C3F2" w:rsidR="00B002DA" w:rsidRDefault="00B002DA">
      <w:pPr>
        <w:pStyle w:val="CommentText"/>
      </w:pPr>
      <w:r>
        <w:rPr>
          <w:rStyle w:val="CommentReference"/>
        </w:rPr>
        <w:annotationRef/>
      </w:r>
      <w:r>
        <w:t>Verdadeiro negativo (não é e não é)</w:t>
      </w:r>
    </w:p>
  </w:comment>
  <w:comment w:id="919" w:author="Tatiane Schwanck Schardosim" w:date="2020-07-01T21:30:00Z" w:initials="TSS">
    <w:p w14:paraId="34834409" w14:textId="17229921" w:rsidR="00B002DA" w:rsidRDefault="00B002DA" w:rsidP="00972812">
      <w:pPr>
        <w:pStyle w:val="CommentText"/>
      </w:pPr>
      <w:r>
        <w:rPr>
          <w:rStyle w:val="CommentReference"/>
        </w:rPr>
        <w:annotationRef/>
      </w:r>
      <w:r>
        <w:rPr>
          <w:noProof/>
        </w:rPr>
        <w:t>Não precisa referenciar a bibliografiac no texto?</w:t>
      </w:r>
    </w:p>
  </w:comment>
  <w:comment w:id="920" w:author="Érico Souza Loewe" w:date="2020-07-02T00:25:00Z" w:initials="ÉSL">
    <w:p w14:paraId="23D9DB80" w14:textId="3D88D14E" w:rsidR="00B002DA" w:rsidRDefault="00B002DA" w:rsidP="00972812">
      <w:pPr>
        <w:pStyle w:val="CommentText"/>
      </w:pPr>
      <w:r>
        <w:rPr>
          <w:rStyle w:val="CommentReference"/>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49F49" w15:done="0"/>
  <w15:commentEx w15:paraId="3EDDFC63" w15:done="0"/>
  <w15:commentEx w15:paraId="4128BAB2" w15:done="0"/>
  <w15:commentEx w15:paraId="5B959318" w15:done="0"/>
  <w15:commentEx w15:paraId="3A083F12" w15:done="0"/>
  <w15:commentEx w15:paraId="2A646846" w15:done="0"/>
  <w15:commentEx w15:paraId="2B229308" w15:done="0"/>
  <w15:commentEx w15:paraId="275BC421" w15:done="0"/>
  <w15:commentEx w15:paraId="316A0A78" w15:done="0"/>
  <w15:commentEx w15:paraId="1702979B" w15:done="0"/>
  <w15:commentEx w15:paraId="5B1E7062" w15:done="1"/>
  <w15:commentEx w15:paraId="10FD5C31" w15:done="0"/>
  <w15:commentEx w15:paraId="738F07A3" w15:done="0"/>
  <w15:commentEx w15:paraId="070DC38B" w15:done="0"/>
  <w15:commentEx w15:paraId="6454CB88" w15:done="1"/>
  <w15:commentEx w15:paraId="7AF31837" w15:paraIdParent="6454CB88" w15:done="1"/>
  <w15:commentEx w15:paraId="369A950C" w15:done="1"/>
  <w15:commentEx w15:paraId="03429717" w15:done="0"/>
  <w15:commentEx w15:paraId="7C200BDB" w15:done="0"/>
  <w15:commentEx w15:paraId="55E14BC2" w15:done="0"/>
  <w15:commentEx w15:paraId="44A11654" w15:done="0"/>
  <w15:commentEx w15:paraId="778C21D1" w15:done="0"/>
  <w15:commentEx w15:paraId="2AD1D670" w15:done="0"/>
  <w15:commentEx w15:paraId="787CB41C" w15:done="0"/>
  <w15:commentEx w15:paraId="502F7665" w15:done="0"/>
  <w15:commentEx w15:paraId="38E8DC11" w15:done="0"/>
  <w15:commentEx w15:paraId="11FE1CA5" w15:done="0"/>
  <w15:commentEx w15:paraId="75E4D8B4" w15:done="1"/>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2B229308" w16cid:durableId="234D0759"/>
  <w16cid:commentId w16cid:paraId="275BC421" w16cid:durableId="234D0F99"/>
  <w16cid:commentId w16cid:paraId="316A0A78" w16cid:durableId="234D1012"/>
  <w16cid:commentId w16cid:paraId="1702979B" w16cid:durableId="234D1181"/>
  <w16cid:commentId w16cid:paraId="5B1E7062" w16cid:durableId="22A79850"/>
  <w16cid:commentId w16cid:paraId="10FD5C31" w16cid:durableId="234D1486"/>
  <w16cid:commentId w16cid:paraId="738F07A3" w16cid:durableId="234EA090"/>
  <w16cid:commentId w16cid:paraId="070DC38B" w16cid:durableId="234EA236"/>
  <w16cid:commentId w16cid:paraId="6454CB88" w16cid:durableId="22A79851"/>
  <w16cid:commentId w16cid:paraId="7AF31837" w16cid:durableId="22A79C52"/>
  <w16cid:commentId w16cid:paraId="369A950C" w16cid:durableId="22A79852"/>
  <w16cid:commentId w16cid:paraId="03429717" w16cid:durableId="234EA32A"/>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787CB41C" w16cid:durableId="234EA682"/>
  <w16cid:commentId w16cid:paraId="502F7665" w16cid:durableId="234EA804"/>
  <w16cid:commentId w16cid:paraId="38E8DC11" w16cid:durableId="234EA820"/>
  <w16cid:commentId w16cid:paraId="11FE1CA5" w16cid:durableId="234EA9C5"/>
  <w16cid:commentId w16cid:paraId="75E4D8B4" w16cid:durableId="22A79854"/>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114CB" w14:textId="77777777" w:rsidR="008F4DEF" w:rsidRDefault="008F4DEF" w:rsidP="00972812">
      <w:r>
        <w:separator/>
      </w:r>
    </w:p>
    <w:p w14:paraId="56379460" w14:textId="77777777" w:rsidR="008F4DEF" w:rsidRDefault="008F4DEF" w:rsidP="00972812"/>
    <w:p w14:paraId="2D43FE8B" w14:textId="77777777" w:rsidR="008F4DEF" w:rsidRDefault="008F4DEF" w:rsidP="00972812"/>
    <w:p w14:paraId="2488E1E8" w14:textId="77777777" w:rsidR="008F4DEF" w:rsidRDefault="008F4DEF" w:rsidP="00972812"/>
    <w:p w14:paraId="324F38BB" w14:textId="77777777" w:rsidR="008F4DEF" w:rsidRDefault="008F4DEF" w:rsidP="00972812"/>
    <w:p w14:paraId="2440214C" w14:textId="77777777" w:rsidR="008F4DEF" w:rsidRDefault="008F4DEF" w:rsidP="00972812"/>
    <w:p w14:paraId="4B4A1F66" w14:textId="77777777" w:rsidR="008F4DEF" w:rsidRDefault="008F4DEF" w:rsidP="00972812"/>
    <w:p w14:paraId="75A36E22" w14:textId="77777777" w:rsidR="008F4DEF" w:rsidRDefault="008F4DEF" w:rsidP="00972812"/>
    <w:p w14:paraId="19C505A4" w14:textId="77777777" w:rsidR="008F4DEF" w:rsidRDefault="008F4DEF" w:rsidP="00972812"/>
    <w:p w14:paraId="36761EA6" w14:textId="77777777" w:rsidR="008F4DEF" w:rsidRDefault="008F4DEF" w:rsidP="00972812"/>
    <w:p w14:paraId="6C829760" w14:textId="77777777" w:rsidR="008F4DEF" w:rsidRDefault="008F4DEF" w:rsidP="00972812"/>
    <w:p w14:paraId="68F62C3E" w14:textId="77777777" w:rsidR="008F4DEF" w:rsidRDefault="008F4DEF" w:rsidP="00972812"/>
    <w:p w14:paraId="470C35CB" w14:textId="77777777" w:rsidR="008F4DEF" w:rsidRDefault="008F4DEF" w:rsidP="00972812"/>
    <w:p w14:paraId="3A787C78" w14:textId="77777777" w:rsidR="008F4DEF" w:rsidRDefault="008F4DEF" w:rsidP="00972812"/>
    <w:p w14:paraId="3B4BEBA0" w14:textId="77777777" w:rsidR="008F4DEF" w:rsidRDefault="008F4DEF" w:rsidP="00972812"/>
    <w:p w14:paraId="6A9B1F68" w14:textId="77777777" w:rsidR="008F4DEF" w:rsidRDefault="008F4DEF" w:rsidP="00972812"/>
    <w:p w14:paraId="5C10C128" w14:textId="77777777" w:rsidR="008F4DEF" w:rsidRDefault="008F4DEF" w:rsidP="00972812"/>
    <w:p w14:paraId="09CEF659" w14:textId="77777777" w:rsidR="008F4DEF" w:rsidRDefault="008F4DEF" w:rsidP="00972812"/>
    <w:p w14:paraId="63CD6D80" w14:textId="77777777" w:rsidR="008F4DEF" w:rsidRDefault="008F4DEF" w:rsidP="00972812"/>
    <w:p w14:paraId="5AEEB80A" w14:textId="77777777" w:rsidR="008F4DEF" w:rsidRDefault="008F4DEF" w:rsidP="00972812"/>
    <w:p w14:paraId="13175118" w14:textId="77777777" w:rsidR="008F4DEF" w:rsidRDefault="008F4DEF" w:rsidP="00972812"/>
    <w:p w14:paraId="008ECA0F" w14:textId="77777777" w:rsidR="008F4DEF" w:rsidRDefault="008F4DEF" w:rsidP="00972812"/>
    <w:p w14:paraId="00EA47BE" w14:textId="77777777" w:rsidR="008F4DEF" w:rsidRDefault="008F4DEF" w:rsidP="00972812"/>
    <w:p w14:paraId="36CEF088" w14:textId="77777777" w:rsidR="008F4DEF" w:rsidRDefault="008F4DEF" w:rsidP="00972812"/>
    <w:p w14:paraId="3BEE72B3" w14:textId="77777777" w:rsidR="008F4DEF" w:rsidRDefault="008F4DEF" w:rsidP="00972812"/>
    <w:p w14:paraId="45B30DBA" w14:textId="77777777" w:rsidR="008F4DEF" w:rsidRDefault="008F4DEF" w:rsidP="00972812"/>
    <w:p w14:paraId="0122641A" w14:textId="77777777" w:rsidR="008F4DEF" w:rsidRDefault="008F4DEF" w:rsidP="00972812"/>
    <w:p w14:paraId="1F66F085" w14:textId="77777777" w:rsidR="008F4DEF" w:rsidRDefault="008F4DEF" w:rsidP="00972812"/>
    <w:p w14:paraId="4B25E533" w14:textId="77777777" w:rsidR="008F4DEF" w:rsidRDefault="008F4DEF" w:rsidP="00972812"/>
    <w:p w14:paraId="07D6B46E" w14:textId="77777777" w:rsidR="008F4DEF" w:rsidRDefault="008F4DEF" w:rsidP="00972812"/>
    <w:p w14:paraId="52D48221" w14:textId="77777777" w:rsidR="008F4DEF" w:rsidRDefault="008F4DEF" w:rsidP="00972812"/>
    <w:p w14:paraId="3D90FF3C" w14:textId="77777777" w:rsidR="008F4DEF" w:rsidRDefault="008F4DEF" w:rsidP="00972812"/>
    <w:p w14:paraId="7E9C7311" w14:textId="77777777" w:rsidR="008F4DEF" w:rsidRDefault="008F4DEF" w:rsidP="00972812"/>
    <w:p w14:paraId="52F73DF3" w14:textId="77777777" w:rsidR="008F4DEF" w:rsidRDefault="008F4DEF" w:rsidP="00972812"/>
    <w:p w14:paraId="721066F8" w14:textId="77777777" w:rsidR="008F4DEF" w:rsidRDefault="008F4DEF"/>
    <w:p w14:paraId="7A4B342C" w14:textId="77777777" w:rsidR="008F4DEF" w:rsidRDefault="008F4DEF" w:rsidP="005272A3"/>
    <w:p w14:paraId="321D7465" w14:textId="77777777" w:rsidR="008F4DEF" w:rsidRDefault="008F4DEF" w:rsidP="005272A3"/>
    <w:p w14:paraId="2F071CA3" w14:textId="77777777" w:rsidR="008F4DEF" w:rsidRDefault="008F4DEF" w:rsidP="005272A3"/>
    <w:p w14:paraId="3EE259CE" w14:textId="77777777" w:rsidR="008F4DEF" w:rsidRDefault="008F4DEF" w:rsidP="005272A3"/>
    <w:p w14:paraId="0C9BFD58" w14:textId="77777777" w:rsidR="008F4DEF" w:rsidRDefault="008F4DEF"/>
    <w:p w14:paraId="5752D3B6" w14:textId="77777777" w:rsidR="008F4DEF" w:rsidRDefault="008F4DEF" w:rsidP="00B472EE"/>
    <w:p w14:paraId="1F90D68B" w14:textId="77777777" w:rsidR="008F4DEF" w:rsidRDefault="008F4DEF" w:rsidP="00B002DA"/>
  </w:endnote>
  <w:endnote w:type="continuationSeparator" w:id="0">
    <w:p w14:paraId="5464AD7E" w14:textId="77777777" w:rsidR="008F4DEF" w:rsidRDefault="008F4DEF" w:rsidP="00972812">
      <w:r>
        <w:continuationSeparator/>
      </w:r>
    </w:p>
    <w:p w14:paraId="3560B090" w14:textId="77777777" w:rsidR="008F4DEF" w:rsidRDefault="008F4DEF" w:rsidP="00972812"/>
    <w:p w14:paraId="59624C78" w14:textId="77777777" w:rsidR="008F4DEF" w:rsidRDefault="008F4DEF" w:rsidP="00972812"/>
    <w:p w14:paraId="2B1C6E5D" w14:textId="77777777" w:rsidR="008F4DEF" w:rsidRDefault="008F4DEF" w:rsidP="00972812"/>
    <w:p w14:paraId="7CC2A64C" w14:textId="77777777" w:rsidR="008F4DEF" w:rsidRDefault="008F4DEF" w:rsidP="00972812"/>
    <w:p w14:paraId="52729A82" w14:textId="77777777" w:rsidR="008F4DEF" w:rsidRDefault="008F4DEF" w:rsidP="00972812"/>
    <w:p w14:paraId="119E5275" w14:textId="77777777" w:rsidR="008F4DEF" w:rsidRDefault="008F4DEF" w:rsidP="00972812"/>
    <w:p w14:paraId="01CE1532" w14:textId="77777777" w:rsidR="008F4DEF" w:rsidRDefault="008F4DEF" w:rsidP="00972812"/>
    <w:p w14:paraId="5A0FC59A" w14:textId="77777777" w:rsidR="008F4DEF" w:rsidRDefault="008F4DEF" w:rsidP="00972812"/>
    <w:p w14:paraId="2A1C85C2" w14:textId="77777777" w:rsidR="008F4DEF" w:rsidRDefault="008F4DEF" w:rsidP="00972812"/>
    <w:p w14:paraId="234421AB" w14:textId="77777777" w:rsidR="008F4DEF" w:rsidRDefault="008F4DEF" w:rsidP="00972812"/>
    <w:p w14:paraId="07CC6DD3" w14:textId="77777777" w:rsidR="008F4DEF" w:rsidRDefault="008F4DEF" w:rsidP="00972812"/>
    <w:p w14:paraId="489DDCD1" w14:textId="77777777" w:rsidR="008F4DEF" w:rsidRDefault="008F4DEF" w:rsidP="00972812"/>
    <w:p w14:paraId="6B2D1B5C" w14:textId="77777777" w:rsidR="008F4DEF" w:rsidRDefault="008F4DEF" w:rsidP="00972812"/>
    <w:p w14:paraId="3C7F85AB" w14:textId="77777777" w:rsidR="008F4DEF" w:rsidRDefault="008F4DEF" w:rsidP="00972812"/>
    <w:p w14:paraId="0337C4AC" w14:textId="77777777" w:rsidR="008F4DEF" w:rsidRDefault="008F4DEF" w:rsidP="00972812"/>
    <w:p w14:paraId="0D809BE8" w14:textId="77777777" w:rsidR="008F4DEF" w:rsidRDefault="008F4DEF" w:rsidP="00972812"/>
    <w:p w14:paraId="19E9C736" w14:textId="77777777" w:rsidR="008F4DEF" w:rsidRDefault="008F4DEF" w:rsidP="00972812"/>
    <w:p w14:paraId="388C2860" w14:textId="77777777" w:rsidR="008F4DEF" w:rsidRDefault="008F4DEF" w:rsidP="00972812"/>
    <w:p w14:paraId="73F5C8D5" w14:textId="77777777" w:rsidR="008F4DEF" w:rsidRDefault="008F4DEF" w:rsidP="00972812"/>
    <w:p w14:paraId="37268B0A" w14:textId="77777777" w:rsidR="008F4DEF" w:rsidRDefault="008F4DEF" w:rsidP="00972812"/>
    <w:p w14:paraId="5CB0DB9E" w14:textId="77777777" w:rsidR="008F4DEF" w:rsidRDefault="008F4DEF" w:rsidP="00972812"/>
    <w:p w14:paraId="07E62633" w14:textId="77777777" w:rsidR="008F4DEF" w:rsidRDefault="008F4DEF" w:rsidP="00972812"/>
    <w:p w14:paraId="2354384A" w14:textId="77777777" w:rsidR="008F4DEF" w:rsidRDefault="008F4DEF" w:rsidP="00972812"/>
    <w:p w14:paraId="7100267A" w14:textId="77777777" w:rsidR="008F4DEF" w:rsidRDefault="008F4DEF" w:rsidP="00972812"/>
    <w:p w14:paraId="2DD10DFB" w14:textId="77777777" w:rsidR="008F4DEF" w:rsidRDefault="008F4DEF" w:rsidP="00972812"/>
    <w:p w14:paraId="4812332B" w14:textId="77777777" w:rsidR="008F4DEF" w:rsidRDefault="008F4DEF" w:rsidP="00972812"/>
    <w:p w14:paraId="7D41E26B" w14:textId="77777777" w:rsidR="008F4DEF" w:rsidRDefault="008F4DEF" w:rsidP="00972812"/>
    <w:p w14:paraId="63980EFE" w14:textId="77777777" w:rsidR="008F4DEF" w:rsidRDefault="008F4DEF" w:rsidP="00972812"/>
    <w:p w14:paraId="5B84044F" w14:textId="77777777" w:rsidR="008F4DEF" w:rsidRDefault="008F4DEF" w:rsidP="00972812"/>
    <w:p w14:paraId="72A622F6" w14:textId="77777777" w:rsidR="008F4DEF" w:rsidRDefault="008F4DEF" w:rsidP="00972812"/>
    <w:p w14:paraId="6A983685" w14:textId="77777777" w:rsidR="008F4DEF" w:rsidRDefault="008F4DEF" w:rsidP="00972812"/>
    <w:p w14:paraId="6C706F98" w14:textId="77777777" w:rsidR="008F4DEF" w:rsidRDefault="008F4DEF" w:rsidP="00972812"/>
    <w:p w14:paraId="30760DE9" w14:textId="77777777" w:rsidR="008F4DEF" w:rsidRDefault="008F4DEF" w:rsidP="00972812"/>
    <w:p w14:paraId="3C006881" w14:textId="77777777" w:rsidR="008F4DEF" w:rsidRDefault="008F4DEF"/>
    <w:p w14:paraId="76B5F3ED" w14:textId="77777777" w:rsidR="008F4DEF" w:rsidRDefault="008F4DEF" w:rsidP="005272A3"/>
    <w:p w14:paraId="3D5BCDD9" w14:textId="77777777" w:rsidR="008F4DEF" w:rsidRDefault="008F4DEF" w:rsidP="005272A3"/>
    <w:p w14:paraId="05F4D654" w14:textId="77777777" w:rsidR="008F4DEF" w:rsidRDefault="008F4DEF" w:rsidP="005272A3"/>
    <w:p w14:paraId="1CCEF57D" w14:textId="77777777" w:rsidR="008F4DEF" w:rsidRDefault="008F4DEF" w:rsidP="005272A3"/>
    <w:p w14:paraId="4AAC6CE3" w14:textId="77777777" w:rsidR="008F4DEF" w:rsidRDefault="008F4DEF"/>
    <w:p w14:paraId="53DA2E4F" w14:textId="77777777" w:rsidR="008F4DEF" w:rsidRDefault="008F4DEF" w:rsidP="00B472EE"/>
    <w:p w14:paraId="742F717A" w14:textId="77777777" w:rsidR="008F4DEF" w:rsidRDefault="008F4DEF"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F86F7" w14:textId="77777777" w:rsidR="008F4DEF" w:rsidRDefault="008F4DEF" w:rsidP="00972812">
      <w:r>
        <w:separator/>
      </w:r>
    </w:p>
    <w:p w14:paraId="5779B71A" w14:textId="77777777" w:rsidR="008F4DEF" w:rsidRDefault="008F4DEF" w:rsidP="00972812"/>
    <w:p w14:paraId="73724692" w14:textId="77777777" w:rsidR="008F4DEF" w:rsidRDefault="008F4DEF" w:rsidP="00972812"/>
    <w:p w14:paraId="020A3EFC" w14:textId="77777777" w:rsidR="008F4DEF" w:rsidRDefault="008F4DEF" w:rsidP="00972812"/>
    <w:p w14:paraId="5E1F0B68" w14:textId="77777777" w:rsidR="008F4DEF" w:rsidRDefault="008F4DEF" w:rsidP="00972812"/>
    <w:p w14:paraId="68058805" w14:textId="77777777" w:rsidR="008F4DEF" w:rsidRDefault="008F4DEF" w:rsidP="00972812"/>
    <w:p w14:paraId="37402699" w14:textId="77777777" w:rsidR="008F4DEF" w:rsidRDefault="008F4DEF" w:rsidP="00972812"/>
    <w:p w14:paraId="33157BF2" w14:textId="77777777" w:rsidR="008F4DEF" w:rsidRDefault="008F4DEF" w:rsidP="00972812"/>
    <w:p w14:paraId="5A40CDE0" w14:textId="77777777" w:rsidR="008F4DEF" w:rsidRDefault="008F4DEF" w:rsidP="00972812"/>
    <w:p w14:paraId="0326F7D9" w14:textId="77777777" w:rsidR="008F4DEF" w:rsidRDefault="008F4DEF" w:rsidP="00972812"/>
    <w:p w14:paraId="08FF01C6" w14:textId="77777777" w:rsidR="008F4DEF" w:rsidRDefault="008F4DEF" w:rsidP="00972812"/>
    <w:p w14:paraId="39F3B66A" w14:textId="77777777" w:rsidR="008F4DEF" w:rsidRDefault="008F4DEF" w:rsidP="00972812"/>
    <w:p w14:paraId="55A9D4CB" w14:textId="77777777" w:rsidR="008F4DEF" w:rsidRDefault="008F4DEF" w:rsidP="00972812"/>
    <w:p w14:paraId="6F55478F" w14:textId="77777777" w:rsidR="008F4DEF" w:rsidRDefault="008F4DEF" w:rsidP="00972812"/>
    <w:p w14:paraId="35A734A8" w14:textId="77777777" w:rsidR="008F4DEF" w:rsidRDefault="008F4DEF" w:rsidP="00972812"/>
    <w:p w14:paraId="6A9BE6AC" w14:textId="77777777" w:rsidR="008F4DEF" w:rsidRDefault="008F4DEF" w:rsidP="00972812"/>
    <w:p w14:paraId="79ED45EC" w14:textId="77777777" w:rsidR="008F4DEF" w:rsidRDefault="008F4DEF" w:rsidP="00972812"/>
    <w:p w14:paraId="1EA06F17" w14:textId="77777777" w:rsidR="008F4DEF" w:rsidRDefault="008F4DEF" w:rsidP="00972812"/>
    <w:p w14:paraId="0BD27EAE" w14:textId="77777777" w:rsidR="008F4DEF" w:rsidRDefault="008F4DEF" w:rsidP="00972812"/>
    <w:p w14:paraId="25528AF7" w14:textId="77777777" w:rsidR="008F4DEF" w:rsidRDefault="008F4DEF" w:rsidP="00972812"/>
    <w:p w14:paraId="6AA9F095" w14:textId="77777777" w:rsidR="008F4DEF" w:rsidRDefault="008F4DEF" w:rsidP="00972812"/>
    <w:p w14:paraId="147F6F94" w14:textId="77777777" w:rsidR="008F4DEF" w:rsidRDefault="008F4DEF" w:rsidP="00972812"/>
    <w:p w14:paraId="77E8465F" w14:textId="77777777" w:rsidR="008F4DEF" w:rsidRDefault="008F4DEF" w:rsidP="00972812"/>
    <w:p w14:paraId="24E0A0E7" w14:textId="77777777" w:rsidR="008F4DEF" w:rsidRDefault="008F4DEF" w:rsidP="00972812"/>
    <w:p w14:paraId="58897118" w14:textId="77777777" w:rsidR="008F4DEF" w:rsidRDefault="008F4DEF" w:rsidP="00972812"/>
    <w:p w14:paraId="2BC481E2" w14:textId="77777777" w:rsidR="008F4DEF" w:rsidRDefault="008F4DEF"/>
    <w:p w14:paraId="2CB77E9D" w14:textId="77777777" w:rsidR="008F4DEF" w:rsidRDefault="008F4DEF" w:rsidP="005272A3"/>
    <w:p w14:paraId="168119C4" w14:textId="77777777" w:rsidR="008F4DEF" w:rsidRDefault="008F4DEF" w:rsidP="005272A3"/>
    <w:p w14:paraId="71C627AD" w14:textId="77777777" w:rsidR="008F4DEF" w:rsidRDefault="008F4DEF" w:rsidP="005272A3"/>
    <w:p w14:paraId="59ED0FE2" w14:textId="77777777" w:rsidR="008F4DEF" w:rsidRDefault="008F4DEF" w:rsidP="005272A3"/>
    <w:p w14:paraId="76872AA3" w14:textId="77777777" w:rsidR="008F4DEF" w:rsidRDefault="008F4DEF"/>
    <w:p w14:paraId="3A7BB1BE" w14:textId="77777777" w:rsidR="008F4DEF" w:rsidRDefault="008F4DEF" w:rsidP="00B472EE"/>
    <w:p w14:paraId="365E89AF" w14:textId="77777777" w:rsidR="008F4DEF" w:rsidRDefault="008F4DEF" w:rsidP="00B002DA"/>
  </w:footnote>
  <w:footnote w:type="continuationSeparator" w:id="0">
    <w:p w14:paraId="779ECAC1" w14:textId="77777777" w:rsidR="008F4DEF" w:rsidRDefault="008F4DEF" w:rsidP="00972812">
      <w:r>
        <w:continuationSeparator/>
      </w:r>
    </w:p>
    <w:p w14:paraId="21D546E6" w14:textId="77777777" w:rsidR="008F4DEF" w:rsidRDefault="008F4DEF" w:rsidP="00972812"/>
    <w:p w14:paraId="0E0DB7E7" w14:textId="77777777" w:rsidR="008F4DEF" w:rsidRDefault="008F4DEF" w:rsidP="00972812"/>
    <w:p w14:paraId="3F54E44C" w14:textId="77777777" w:rsidR="008F4DEF" w:rsidRDefault="008F4DEF" w:rsidP="00972812"/>
    <w:p w14:paraId="36C7071C" w14:textId="77777777" w:rsidR="008F4DEF" w:rsidRDefault="008F4DEF" w:rsidP="00972812"/>
    <w:p w14:paraId="0C688C4D" w14:textId="77777777" w:rsidR="008F4DEF" w:rsidRDefault="008F4DEF" w:rsidP="00972812"/>
    <w:p w14:paraId="21DB1242" w14:textId="77777777" w:rsidR="008F4DEF" w:rsidRDefault="008F4DEF" w:rsidP="00972812"/>
    <w:p w14:paraId="6C582EDD" w14:textId="77777777" w:rsidR="008F4DEF" w:rsidRDefault="008F4DEF" w:rsidP="00972812"/>
    <w:p w14:paraId="0E0AB9AB" w14:textId="77777777" w:rsidR="008F4DEF" w:rsidRDefault="008F4DEF" w:rsidP="00972812"/>
    <w:p w14:paraId="4C817F75" w14:textId="77777777" w:rsidR="008F4DEF" w:rsidRDefault="008F4DEF" w:rsidP="00972812"/>
    <w:p w14:paraId="1F037709" w14:textId="77777777" w:rsidR="008F4DEF" w:rsidRDefault="008F4DEF" w:rsidP="00972812"/>
    <w:p w14:paraId="62FA4B57" w14:textId="77777777" w:rsidR="008F4DEF" w:rsidRDefault="008F4DEF" w:rsidP="00972812"/>
    <w:p w14:paraId="372935DA" w14:textId="77777777" w:rsidR="008F4DEF" w:rsidRDefault="008F4DEF" w:rsidP="00972812"/>
    <w:p w14:paraId="4303BF97" w14:textId="77777777" w:rsidR="008F4DEF" w:rsidRDefault="008F4DEF" w:rsidP="00972812"/>
    <w:p w14:paraId="01D9E411" w14:textId="77777777" w:rsidR="008F4DEF" w:rsidRDefault="008F4DEF" w:rsidP="00972812"/>
    <w:p w14:paraId="1F0F1C58" w14:textId="77777777" w:rsidR="008F4DEF" w:rsidRDefault="008F4DEF" w:rsidP="00972812"/>
    <w:p w14:paraId="21BF3058" w14:textId="77777777" w:rsidR="008F4DEF" w:rsidRDefault="008F4DEF" w:rsidP="00972812"/>
    <w:p w14:paraId="3EAE5851" w14:textId="77777777" w:rsidR="008F4DEF" w:rsidRDefault="008F4DEF" w:rsidP="00972812"/>
    <w:p w14:paraId="417EE5AE" w14:textId="77777777" w:rsidR="008F4DEF" w:rsidRDefault="008F4DEF" w:rsidP="00972812"/>
    <w:p w14:paraId="3C3E1E46" w14:textId="77777777" w:rsidR="008F4DEF" w:rsidRDefault="008F4DEF" w:rsidP="00972812"/>
    <w:p w14:paraId="361C4A02" w14:textId="77777777" w:rsidR="008F4DEF" w:rsidRDefault="008F4DEF" w:rsidP="00972812"/>
    <w:p w14:paraId="764FFBC0" w14:textId="77777777" w:rsidR="008F4DEF" w:rsidRDefault="008F4DEF" w:rsidP="00972812"/>
    <w:p w14:paraId="7579EA76" w14:textId="77777777" w:rsidR="008F4DEF" w:rsidRDefault="008F4DEF" w:rsidP="00972812"/>
    <w:p w14:paraId="6124987E" w14:textId="77777777" w:rsidR="008F4DEF" w:rsidRDefault="008F4DEF" w:rsidP="00972812"/>
    <w:p w14:paraId="53FAFBB4" w14:textId="77777777" w:rsidR="008F4DEF" w:rsidRDefault="008F4DEF" w:rsidP="00972812"/>
    <w:p w14:paraId="5E9711BD" w14:textId="77777777" w:rsidR="008F4DEF" w:rsidRDefault="008F4DEF" w:rsidP="00972812"/>
    <w:p w14:paraId="64906855" w14:textId="77777777" w:rsidR="008F4DEF" w:rsidRDefault="008F4DEF" w:rsidP="00972812"/>
    <w:p w14:paraId="12FF7B92" w14:textId="77777777" w:rsidR="008F4DEF" w:rsidRDefault="008F4DEF" w:rsidP="00972812"/>
    <w:p w14:paraId="6E3438B9" w14:textId="77777777" w:rsidR="008F4DEF" w:rsidRDefault="008F4DEF" w:rsidP="00972812"/>
    <w:p w14:paraId="6471033F" w14:textId="77777777" w:rsidR="008F4DEF" w:rsidRDefault="008F4DEF" w:rsidP="00972812"/>
    <w:p w14:paraId="5E967368" w14:textId="77777777" w:rsidR="008F4DEF" w:rsidRDefault="008F4DEF" w:rsidP="00972812"/>
    <w:p w14:paraId="4CD64FB9" w14:textId="77777777" w:rsidR="008F4DEF" w:rsidRDefault="008F4DEF" w:rsidP="00972812"/>
    <w:p w14:paraId="54BD381C" w14:textId="77777777" w:rsidR="008F4DEF" w:rsidRDefault="008F4DEF" w:rsidP="00972812"/>
    <w:p w14:paraId="7A1E6415" w14:textId="77777777" w:rsidR="008F4DEF" w:rsidRDefault="008F4DEF" w:rsidP="00972812"/>
    <w:p w14:paraId="7AF278A1" w14:textId="77777777" w:rsidR="008F4DEF" w:rsidRDefault="008F4DEF"/>
    <w:p w14:paraId="430AB432" w14:textId="77777777" w:rsidR="008F4DEF" w:rsidRDefault="008F4DEF" w:rsidP="005272A3"/>
    <w:p w14:paraId="0CAFB7D0" w14:textId="77777777" w:rsidR="008F4DEF" w:rsidRDefault="008F4DEF" w:rsidP="005272A3"/>
    <w:p w14:paraId="4C2B4B47" w14:textId="77777777" w:rsidR="008F4DEF" w:rsidRDefault="008F4DEF" w:rsidP="005272A3"/>
    <w:p w14:paraId="33F3BCC8" w14:textId="77777777" w:rsidR="008F4DEF" w:rsidRDefault="008F4DEF" w:rsidP="005272A3"/>
    <w:p w14:paraId="289E2444" w14:textId="77777777" w:rsidR="008F4DEF" w:rsidRDefault="008F4DEF"/>
    <w:p w14:paraId="55E215D9" w14:textId="77777777" w:rsidR="008F4DEF" w:rsidRDefault="008F4DEF" w:rsidP="00B472EE"/>
    <w:p w14:paraId="5D6D1B2B" w14:textId="77777777" w:rsidR="008F4DEF" w:rsidRDefault="008F4DEF"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B002DA" w:rsidRDefault="00B002DA" w:rsidP="00972812">
    <w:r>
      <w:fldChar w:fldCharType="begin"/>
    </w:r>
    <w:r>
      <w:instrText xml:space="preserve">PAGE  </w:instrText>
    </w:r>
    <w:r>
      <w:fldChar w:fldCharType="separate"/>
    </w:r>
    <w:r>
      <w:rPr>
        <w:noProof/>
      </w:rPr>
      <w:t>24</w:t>
    </w:r>
    <w:r>
      <w:fldChar w:fldCharType="end"/>
    </w:r>
  </w:p>
  <w:p w14:paraId="3D42A6EB" w14:textId="77777777" w:rsidR="00B002DA" w:rsidRDefault="00B002DA"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B002DA" w:rsidRDefault="00B002DA"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B002DA" w:rsidRDefault="00B002DA"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860"/>
        </w:tabs>
        <w:ind w:left="860" w:hanging="576"/>
      </w:pPr>
    </w:lvl>
    <w:lvl w:ilvl="2">
      <w:start w:val="1"/>
      <w:numFmt w:val="decimal"/>
      <w:pStyle w:val="Heading3"/>
      <w:lvlText w:val="%1.%2.%3"/>
      <w:lvlJc w:val="left"/>
      <w:pPr>
        <w:tabs>
          <w:tab w:val="num" w:pos="720"/>
        </w:tabs>
        <w:ind w:left="720" w:hanging="720"/>
      </w:pPr>
      <w:rPr>
        <w:lang w:val="pt-BR"/>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ED6"/>
    <w:rsid w:val="00136476"/>
    <w:rsid w:val="00137168"/>
    <w:rsid w:val="0013729B"/>
    <w:rsid w:val="00140BA4"/>
    <w:rsid w:val="00142DB2"/>
    <w:rsid w:val="00143D40"/>
    <w:rsid w:val="00144E32"/>
    <w:rsid w:val="00144E83"/>
    <w:rsid w:val="001459F2"/>
    <w:rsid w:val="00145F69"/>
    <w:rsid w:val="00145F9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342"/>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Heading1">
    <w:name w:val="heading 1"/>
    <w:basedOn w:val="Normal"/>
    <w:next w:val="Normal"/>
    <w:link w:val="Heading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Heading2">
    <w:name w:val="heading 2"/>
    <w:basedOn w:val="Normal"/>
    <w:next w:val="Normal"/>
    <w:link w:val="Heading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Heading3">
    <w:name w:val="heading 3"/>
    <w:basedOn w:val="Normal"/>
    <w:next w:val="Normal"/>
    <w:link w:val="Heading3Char"/>
    <w:qFormat/>
    <w:rsid w:val="00A5403F"/>
    <w:pPr>
      <w:numPr>
        <w:ilvl w:val="2"/>
        <w:numId w:val="2"/>
      </w:numPr>
      <w:tabs>
        <w:tab w:val="clear" w:pos="851"/>
      </w:tabs>
      <w:spacing w:before="360" w:after="240"/>
      <w:ind w:left="1571"/>
      <w:outlineLvl w:val="2"/>
    </w:pPr>
    <w:rPr>
      <w:b/>
      <w:snapToGrid w:val="0"/>
    </w:rPr>
  </w:style>
  <w:style w:type="paragraph" w:styleId="Heading4">
    <w:name w:val="heading 4"/>
    <w:basedOn w:val="Normal"/>
    <w:next w:val="Normal"/>
    <w:link w:val="Heading4Char"/>
    <w:autoRedefine/>
    <w:qFormat/>
    <w:rsid w:val="004A223B"/>
    <w:pPr>
      <w:numPr>
        <w:ilvl w:val="3"/>
        <w:numId w:val="2"/>
      </w:numPr>
      <w:spacing w:before="240" w:after="120"/>
      <w:ind w:left="1713" w:hanging="862"/>
      <w:outlineLvl w:val="3"/>
    </w:pPr>
    <w:rPr>
      <w:i/>
      <w:snapToGrid w:val="0"/>
    </w:rPr>
  </w:style>
  <w:style w:type="paragraph" w:styleId="Heading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Heading6">
    <w:name w:val="heading 6"/>
    <w:basedOn w:val="Normal"/>
    <w:next w:val="Normal"/>
    <w:qFormat/>
    <w:rsid w:val="00A5403F"/>
    <w:pPr>
      <w:spacing w:before="240" w:after="60"/>
      <w:outlineLvl w:val="5"/>
    </w:pPr>
    <w:rPr>
      <w:i/>
      <w:sz w:val="22"/>
    </w:rPr>
  </w:style>
  <w:style w:type="paragraph" w:styleId="Heading7">
    <w:name w:val="heading 7"/>
    <w:basedOn w:val="Normal"/>
    <w:next w:val="Normal"/>
    <w:qFormat/>
    <w:rsid w:val="00A5403F"/>
    <w:pPr>
      <w:spacing w:before="240" w:after="60"/>
      <w:outlineLvl w:val="6"/>
    </w:pPr>
    <w:rPr>
      <w:rFonts w:ascii="Arial" w:hAnsi="Arial"/>
    </w:rPr>
  </w:style>
  <w:style w:type="paragraph" w:styleId="Heading8">
    <w:name w:val="heading 8"/>
    <w:basedOn w:val="Normal"/>
    <w:next w:val="Normal"/>
    <w:qFormat/>
    <w:rsid w:val="00A5403F"/>
    <w:pPr>
      <w:spacing w:before="240" w:after="60"/>
      <w:outlineLvl w:val="7"/>
    </w:pPr>
    <w:rPr>
      <w:rFonts w:ascii="Arial" w:hAnsi="Arial"/>
      <w:i/>
    </w:rPr>
  </w:style>
  <w:style w:type="paragraph" w:styleId="Heading9">
    <w:name w:val="heading 9"/>
    <w:basedOn w:val="Normal"/>
    <w:next w:val="Normal"/>
    <w:qFormat/>
    <w:rsid w:val="00A5403F"/>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B6979"/>
    <w:rPr>
      <w:b/>
      <w:iCs/>
      <w:caps/>
      <w:snapToGrid w:val="0"/>
      <w:color w:val="000000"/>
      <w:spacing w:val="10"/>
      <w:kern w:val="28"/>
      <w:sz w:val="24"/>
      <w:szCs w:val="24"/>
      <w:lang w:eastAsia="en-US"/>
    </w:rPr>
  </w:style>
  <w:style w:type="character" w:customStyle="1" w:styleId="Heading2Char">
    <w:name w:val="Heading 2 Char"/>
    <w:basedOn w:val="DefaultParagraphFont"/>
    <w:link w:val="Heading2"/>
    <w:rsid w:val="009B0704"/>
    <w:rPr>
      <w:iCs/>
      <w:caps/>
      <w:snapToGrid w:val="0"/>
      <w:color w:val="000000"/>
      <w:spacing w:val="10"/>
      <w:kern w:val="28"/>
      <w:sz w:val="24"/>
      <w:szCs w:val="24"/>
      <w:lang w:eastAsia="en-US"/>
    </w:rPr>
  </w:style>
  <w:style w:type="character" w:customStyle="1" w:styleId="Heading3Char">
    <w:name w:val="Heading 3 Char"/>
    <w:basedOn w:val="DefaultParagraphFont"/>
    <w:link w:val="Heading3"/>
    <w:rsid w:val="009B0704"/>
    <w:rPr>
      <w:b/>
      <w:iCs/>
      <w:snapToGrid w:val="0"/>
      <w:color w:val="000000"/>
      <w:sz w:val="24"/>
      <w:szCs w:val="24"/>
      <w:lang w:eastAsia="en-US"/>
    </w:rPr>
  </w:style>
  <w:style w:type="character" w:customStyle="1" w:styleId="Heading4Char">
    <w:name w:val="Heading 4 Char"/>
    <w:basedOn w:val="DefaultParagraphFont"/>
    <w:link w:val="Heading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Footer">
    <w:name w:val="footer"/>
    <w:basedOn w:val="Normal"/>
    <w:rsid w:val="00A5403F"/>
    <w:pPr>
      <w:tabs>
        <w:tab w:val="center" w:pos="4419"/>
        <w:tab w:val="right" w:pos="8838"/>
      </w:tabs>
    </w:pPr>
  </w:style>
  <w:style w:type="paragraph" w:styleId="TOC1">
    <w:name w:val="toc 1"/>
    <w:basedOn w:val="Normal"/>
    <w:next w:val="Normal"/>
    <w:autoRedefine/>
    <w:uiPriority w:val="39"/>
    <w:rsid w:val="00A5403F"/>
    <w:pPr>
      <w:tabs>
        <w:tab w:val="clear" w:pos="851"/>
      </w:tabs>
      <w:spacing w:before="120"/>
      <w:ind w:left="198" w:hanging="198"/>
    </w:pPr>
    <w:rPr>
      <w:b/>
      <w:caps/>
    </w:rPr>
  </w:style>
  <w:style w:type="paragraph" w:styleId="TOC2">
    <w:name w:val="toc 2"/>
    <w:basedOn w:val="Normal"/>
    <w:next w:val="Normal"/>
    <w:autoRedefine/>
    <w:uiPriority w:val="39"/>
    <w:rsid w:val="00A5403F"/>
    <w:pPr>
      <w:tabs>
        <w:tab w:val="clear" w:pos="851"/>
      </w:tabs>
      <w:ind w:left="663" w:hanging="425"/>
    </w:pPr>
    <w:rPr>
      <w:noProof/>
    </w:rPr>
  </w:style>
  <w:style w:type="paragraph" w:styleId="TOC3">
    <w:name w:val="toc 3"/>
    <w:basedOn w:val="Normal"/>
    <w:next w:val="Normal"/>
    <w:autoRedefine/>
    <w:uiPriority w:val="39"/>
    <w:rsid w:val="00A5403F"/>
    <w:pPr>
      <w:tabs>
        <w:tab w:val="clear" w:pos="851"/>
      </w:tabs>
      <w:ind w:left="1248" w:hanging="624"/>
    </w:pPr>
    <w:rPr>
      <w:noProof/>
    </w:rPr>
  </w:style>
  <w:style w:type="paragraph" w:styleId="TOC4">
    <w:name w:val="toc 4"/>
    <w:basedOn w:val="Normal"/>
    <w:next w:val="Normal"/>
    <w:autoRedefine/>
    <w:semiHidden/>
    <w:rsid w:val="00A5403F"/>
    <w:pPr>
      <w:tabs>
        <w:tab w:val="clear" w:pos="851"/>
      </w:tabs>
      <w:ind w:left="720"/>
    </w:pPr>
  </w:style>
  <w:style w:type="paragraph" w:styleId="TOC5">
    <w:name w:val="toc 5"/>
    <w:basedOn w:val="Normal"/>
    <w:next w:val="Normal"/>
    <w:autoRedefine/>
    <w:semiHidden/>
    <w:rsid w:val="00A5403F"/>
    <w:pPr>
      <w:tabs>
        <w:tab w:val="clear" w:pos="851"/>
      </w:tabs>
      <w:ind w:left="960"/>
    </w:pPr>
  </w:style>
  <w:style w:type="paragraph" w:styleId="TOC6">
    <w:name w:val="toc 6"/>
    <w:basedOn w:val="Normal"/>
    <w:next w:val="Normal"/>
    <w:autoRedefine/>
    <w:semiHidden/>
    <w:rsid w:val="00A5403F"/>
    <w:pPr>
      <w:tabs>
        <w:tab w:val="clear" w:pos="851"/>
      </w:tabs>
      <w:ind w:left="1200"/>
    </w:pPr>
  </w:style>
  <w:style w:type="paragraph" w:styleId="TOC7">
    <w:name w:val="toc 7"/>
    <w:basedOn w:val="Normal"/>
    <w:next w:val="Normal"/>
    <w:autoRedefine/>
    <w:semiHidden/>
    <w:rsid w:val="00A5403F"/>
    <w:pPr>
      <w:tabs>
        <w:tab w:val="clear" w:pos="851"/>
      </w:tabs>
      <w:ind w:left="1440"/>
    </w:pPr>
  </w:style>
  <w:style w:type="paragraph" w:styleId="TOC8">
    <w:name w:val="toc 8"/>
    <w:basedOn w:val="Normal"/>
    <w:next w:val="Normal"/>
    <w:autoRedefine/>
    <w:semiHidden/>
    <w:rsid w:val="00A5403F"/>
    <w:pPr>
      <w:tabs>
        <w:tab w:val="clear" w:pos="851"/>
      </w:tabs>
      <w:ind w:left="1680"/>
    </w:pPr>
  </w:style>
  <w:style w:type="paragraph" w:styleId="TOC9">
    <w:name w:val="toc 9"/>
    <w:basedOn w:val="Normal"/>
    <w:next w:val="Normal"/>
    <w:autoRedefine/>
    <w:semiHidden/>
    <w:rsid w:val="00A5403F"/>
    <w:pPr>
      <w:tabs>
        <w:tab w:val="clear" w:pos="851"/>
      </w:tabs>
      <w:ind w:left="1920"/>
    </w:pPr>
  </w:style>
  <w:style w:type="paragraph" w:styleId="TableofFigur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DocumentMap">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Header">
    <w:name w:val="header"/>
    <w:basedOn w:val="Normal"/>
    <w:rsid w:val="00A5403F"/>
    <w:pPr>
      <w:tabs>
        <w:tab w:val="clear" w:pos="851"/>
        <w:tab w:val="center" w:pos="4419"/>
        <w:tab w:val="right" w:pos="8838"/>
      </w:tabs>
    </w:pPr>
  </w:style>
  <w:style w:type="character" w:styleId="PageNumber">
    <w:name w:val="page number"/>
    <w:basedOn w:val="DefaultParagraphFont"/>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BodyText">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BodyText"/>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Index1">
    <w:name w:val="index 1"/>
    <w:basedOn w:val="Normal"/>
    <w:next w:val="Normal"/>
    <w:autoRedefine/>
    <w:semiHidden/>
    <w:rsid w:val="00A5403F"/>
    <w:pPr>
      <w:widowControl w:val="0"/>
      <w:tabs>
        <w:tab w:val="clear" w:pos="851"/>
        <w:tab w:val="right" w:leader="dot" w:pos="9062"/>
      </w:tabs>
    </w:pPr>
    <w:rPr>
      <w:noProof/>
      <w:color w:val="auto"/>
    </w:rPr>
  </w:style>
  <w:style w:type="paragraph" w:styleId="BodyTextIndent">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Heading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BodyTextIndent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TableofFigures"/>
    <w:rsid w:val="00A5403F"/>
    <w:pPr>
      <w:jc w:val="center"/>
    </w:pPr>
  </w:style>
  <w:style w:type="paragraph" w:customStyle="1" w:styleId="ndicedeTabela">
    <w:name w:val="Índice de Tabela"/>
    <w:basedOn w:val="TableofFigur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BalloonText">
    <w:name w:val="Balloon Text"/>
    <w:basedOn w:val="Normal"/>
    <w:link w:val="BalloonTextChar"/>
    <w:rsid w:val="006C1E7D"/>
    <w:rPr>
      <w:rFonts w:ascii="Tahoma" w:hAnsi="Tahoma" w:cs="Tahoma"/>
      <w:sz w:val="16"/>
      <w:szCs w:val="16"/>
    </w:rPr>
  </w:style>
  <w:style w:type="character" w:customStyle="1" w:styleId="BalloonTextChar">
    <w:name w:val="Balloon Text Char"/>
    <w:link w:val="BalloonText"/>
    <w:rsid w:val="006C1E7D"/>
    <w:rPr>
      <w:rFonts w:ascii="Tahoma" w:hAnsi="Tahoma" w:cs="Tahoma"/>
      <w:iCs/>
      <w:color w:val="000000"/>
      <w:sz w:val="16"/>
      <w:szCs w:val="16"/>
    </w:rPr>
  </w:style>
  <w:style w:type="paragraph" w:styleId="FootnoteText">
    <w:name w:val="footnote text"/>
    <w:basedOn w:val="Normal"/>
    <w:link w:val="FootnoteTextChar"/>
    <w:rsid w:val="007901B6"/>
    <w:rPr>
      <w:sz w:val="20"/>
      <w:szCs w:val="20"/>
    </w:rPr>
  </w:style>
  <w:style w:type="character" w:customStyle="1" w:styleId="FootnoteTextChar">
    <w:name w:val="Footnote Text Char"/>
    <w:link w:val="FootnoteText"/>
    <w:rsid w:val="007901B6"/>
    <w:rPr>
      <w:iCs/>
      <w:color w:val="000000"/>
    </w:rPr>
  </w:style>
  <w:style w:type="character" w:styleId="FootnoteReference">
    <w:name w:val="footnote reference"/>
    <w:rsid w:val="007901B6"/>
    <w:rPr>
      <w:vertAlign w:val="superscript"/>
    </w:rPr>
  </w:style>
  <w:style w:type="character" w:customStyle="1" w:styleId="MenoPendente1">
    <w:name w:val="Menção Pendente1"/>
    <w:basedOn w:val="DefaultParagraphFont"/>
    <w:uiPriority w:val="99"/>
    <w:semiHidden/>
    <w:unhideWhenUsed/>
    <w:rsid w:val="00AB5053"/>
    <w:rPr>
      <w:color w:val="605E5C"/>
      <w:shd w:val="clear" w:color="auto" w:fill="E1DFDD"/>
    </w:rPr>
  </w:style>
  <w:style w:type="paragraph" w:styleId="Caption">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ListParagraph">
    <w:name w:val="List Paragraph"/>
    <w:basedOn w:val="Normal"/>
    <w:link w:val="ListParagraphChar"/>
    <w:uiPriority w:val="34"/>
    <w:qFormat/>
    <w:rsid w:val="004A3A38"/>
    <w:pPr>
      <w:ind w:left="720"/>
      <w:contextualSpacing/>
    </w:pPr>
  </w:style>
  <w:style w:type="character" w:customStyle="1" w:styleId="ListParagraphChar">
    <w:name w:val="List Paragraph Char"/>
    <w:basedOn w:val="DefaultParagraphFont"/>
    <w:link w:val="ListParagraph"/>
    <w:uiPriority w:val="34"/>
    <w:rsid w:val="005C43DB"/>
    <w:rPr>
      <w:iCs/>
      <w:color w:val="000000"/>
      <w:sz w:val="24"/>
      <w:szCs w:val="24"/>
      <w:lang w:eastAsia="en-US"/>
    </w:rPr>
  </w:style>
  <w:style w:type="table" w:styleId="TableGrid">
    <w:name w:val="Table Grid"/>
    <w:basedOn w:val="Table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uiPriority w:val="29"/>
    <w:qFormat/>
    <w:rsid w:val="000B2D0D"/>
    <w:pPr>
      <w:spacing w:before="200" w:after="160" w:line="240" w:lineRule="auto"/>
      <w:ind w:left="2124" w:right="864"/>
    </w:pPr>
    <w:rPr>
      <w:iCs w:val="0"/>
      <w:color w:val="000000" w:themeColor="text1"/>
      <w:sz w:val="20"/>
    </w:rPr>
  </w:style>
  <w:style w:type="character" w:customStyle="1" w:styleId="QuoteChar">
    <w:name w:val="Quote Char"/>
    <w:basedOn w:val="DefaultParagraphFont"/>
    <w:link w:val="Quote"/>
    <w:uiPriority w:val="29"/>
    <w:rsid w:val="000B2D0D"/>
    <w:rPr>
      <w:color w:val="000000" w:themeColor="text1"/>
      <w:szCs w:val="24"/>
      <w:lang w:eastAsia="en-US"/>
    </w:rPr>
  </w:style>
  <w:style w:type="paragraph" w:customStyle="1" w:styleId="Listas1">
    <w:name w:val="Listas 1"/>
    <w:basedOn w:val="Heading5"/>
    <w:link w:val="Listas1Char"/>
    <w:autoRedefine/>
    <w:qFormat/>
    <w:rsid w:val="005D3217"/>
    <w:pPr>
      <w:numPr>
        <w:ilvl w:val="0"/>
        <w:numId w:val="5"/>
      </w:numPr>
    </w:pPr>
    <w:rPr>
      <w:bCs/>
    </w:rPr>
  </w:style>
  <w:style w:type="character" w:customStyle="1" w:styleId="Listas1Char">
    <w:name w:val="Listas 1 Char"/>
    <w:basedOn w:val="ListParagraphChar"/>
    <w:link w:val="Listas1"/>
    <w:rsid w:val="005D3217"/>
    <w:rPr>
      <w:b/>
      <w:bCs/>
      <w:iCs/>
      <w:snapToGrid w:val="0"/>
      <w:color w:val="000000"/>
      <w:spacing w:val="-5"/>
      <w:sz w:val="24"/>
      <w:szCs w:val="24"/>
      <w:lang w:eastAsia="en-US"/>
    </w:rPr>
  </w:style>
  <w:style w:type="character" w:styleId="CommentReference">
    <w:name w:val="annotation reference"/>
    <w:basedOn w:val="DefaultParagraphFont"/>
    <w:rsid w:val="002C3AC3"/>
    <w:rPr>
      <w:sz w:val="16"/>
      <w:szCs w:val="16"/>
    </w:rPr>
  </w:style>
  <w:style w:type="paragraph" w:styleId="CommentText">
    <w:name w:val="annotation text"/>
    <w:basedOn w:val="Normal"/>
    <w:link w:val="CommentTextChar"/>
    <w:rsid w:val="002C3AC3"/>
    <w:pPr>
      <w:spacing w:line="240" w:lineRule="auto"/>
    </w:pPr>
    <w:rPr>
      <w:sz w:val="20"/>
      <w:szCs w:val="20"/>
    </w:rPr>
  </w:style>
  <w:style w:type="character" w:customStyle="1" w:styleId="CommentTextChar">
    <w:name w:val="Comment Text Char"/>
    <w:basedOn w:val="DefaultParagraphFont"/>
    <w:link w:val="CommentText"/>
    <w:rsid w:val="002C3AC3"/>
    <w:rPr>
      <w:iCs/>
      <w:color w:val="000000"/>
      <w:lang w:eastAsia="en-US"/>
    </w:rPr>
  </w:style>
  <w:style w:type="paragraph" w:styleId="CommentSubject">
    <w:name w:val="annotation subject"/>
    <w:basedOn w:val="CommentText"/>
    <w:next w:val="CommentText"/>
    <w:link w:val="CommentSubjectChar"/>
    <w:semiHidden/>
    <w:unhideWhenUsed/>
    <w:rsid w:val="002C3AC3"/>
    <w:rPr>
      <w:b/>
      <w:bCs/>
    </w:rPr>
  </w:style>
  <w:style w:type="character" w:customStyle="1" w:styleId="CommentSubjectChar">
    <w:name w:val="Comment Subject Char"/>
    <w:basedOn w:val="CommentTextChar"/>
    <w:link w:val="CommentSubject"/>
    <w:semiHidden/>
    <w:rsid w:val="002C3AC3"/>
    <w:rPr>
      <w:b/>
      <w:bCs/>
      <w:iCs/>
      <w:color w:val="000000"/>
      <w:lang w:eastAsia="en-US"/>
    </w:rPr>
  </w:style>
  <w:style w:type="paragraph" w:styleId="Revision">
    <w:name w:val="Revision"/>
    <w:hidden/>
    <w:uiPriority w:val="99"/>
    <w:semiHidden/>
    <w:rsid w:val="00CF39EE"/>
    <w:rPr>
      <w:iCs/>
      <w:color w:val="000000"/>
      <w:sz w:val="24"/>
      <w:szCs w:val="24"/>
      <w:lang w:eastAsia="en-US"/>
    </w:rPr>
  </w:style>
  <w:style w:type="character" w:styleId="PlaceholderText">
    <w:name w:val="Placeholder Text"/>
    <w:basedOn w:val="DefaultParagraphFont"/>
    <w:uiPriority w:val="99"/>
    <w:semiHidden/>
    <w:rsid w:val="00C700E5"/>
    <w:rPr>
      <w:color w:val="808080"/>
    </w:rPr>
  </w:style>
  <w:style w:type="character" w:styleId="UnresolvedMention">
    <w:name w:val="Unresolved Mention"/>
    <w:basedOn w:val="DefaultParagraphFont"/>
    <w:uiPriority w:val="99"/>
    <w:semiHidden/>
    <w:unhideWhenUsed/>
    <w:rsid w:val="00411CBF"/>
    <w:rPr>
      <w:color w:val="605E5C"/>
      <w:shd w:val="clear" w:color="auto" w:fill="E1DFDD"/>
    </w:rPr>
  </w:style>
  <w:style w:type="table" w:styleId="ListTable1Light-Accent1">
    <w:name w:val="List Table 1 Light Accent 1"/>
    <w:basedOn w:val="Table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Change w:id="0" w:author="Juliano Varella De Carvalho" w:date="2020-11-05T17:32:00Z">
        <w:pPr>
          <w:keepNext/>
          <w:tabs>
            <w:tab w:val="left" w:pos="851"/>
          </w:tabs>
          <w:spacing w:before="120" w:after="120" w:line="360" w:lineRule="auto"/>
          <w:jc w:val="both"/>
        </w:pPr>
      </w:pPrChange>
    </w:pPr>
    <w:rPr>
      <w:noProof/>
      <w:lang w:eastAsia="pt-BR"/>
      <w:rPrChange w:id="0" w:author="Juliano Varella De Carvalho" w:date="2020-11-05T17:32:00Z">
        <w:rPr>
          <w:iCs/>
          <w:noProof/>
          <w:color w:val="000000"/>
          <w:sz w:val="24"/>
          <w:szCs w:val="24"/>
          <w:lang w:val="pt-BR" w:eastAsia="pt-BR" w:bidi="ar-SA"/>
        </w:rPr>
      </w:rPrChange>
    </w:rPr>
  </w:style>
  <w:style w:type="character" w:customStyle="1" w:styleId="FigurasChar">
    <w:name w:val="Figuras Char"/>
    <w:basedOn w:val="DefaultParagraphFont"/>
    <w:link w:val="Figuras"/>
    <w:rsid w:val="00B002DA"/>
    <w:rPr>
      <w:iCs/>
      <w:noProof/>
      <w:color w:val="000000"/>
      <w:sz w:val="24"/>
      <w:szCs w:val="24"/>
    </w:rPr>
  </w:style>
  <w:style w:type="table" w:styleId="GridTable5Dark-Accent1">
    <w:name w:val="Grid Table 5 Dark Accent 1"/>
    <w:basedOn w:val="Table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D2690A53-70EE-45C1-BD82-B96CEA4544AE}" srcId="{EEC24137-1452-4749-AD80-5F28F568A3CD}" destId="{816DE098-48AF-48AA-B351-855C9ED4A7B3}" srcOrd="0" destOrd="0" parTransId="{16AF1EBD-01F2-4823-8E7F-6E538EFCCF0C}" sibTransId="{A3201A42-5224-468F-BEAC-FBDB7BE5FB3C}"/>
    <dgm:cxn modelId="{05A1605D-65AF-4E0D-802A-343BD9DE6D99}" srcId="{94923575-1DD8-422A-8ECE-C909A0A7C922}" destId="{2C21D3CC-F4A0-46B2-B749-B05B3E49BB03}" srcOrd="0" destOrd="0" parTransId="{33573501-A71F-4368-9580-18B862F0BD3B}" sibTransId="{06312883-0638-422B-BE27-F92437866D02}"/>
    <dgm:cxn modelId="{F8D3446D-0568-4E17-800C-F789C9E32FB3}" srcId="{1B37964C-8388-4154-9CC5-28126CDCB2FF}" destId="{4BB4D1F0-D2C8-4C49-9304-3034B007D5D0}" srcOrd="2" destOrd="0" parTransId="{DE088465-BC4D-449F-8E38-E96DFB502BC0}" sibTransId="{8FA0E4DF-B3D8-4D68-88AF-EE1B1025762B}"/>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22AAF24B-286E-48B7-B61C-4E7BE69229FD}" type="presOf" srcId="{095AF1AF-7463-48B5-B691-5C37E5AB4B6B}" destId="{094628BC-51A2-4596-BEFE-6A97EB01051F}"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6</TotalTime>
  <Pages>70</Pages>
  <Words>21175</Words>
  <Characters>120703</Characters>
  <Application>Microsoft Office Word</Application>
  <DocSecurity>0</DocSecurity>
  <Lines>1005</Lines>
  <Paragraphs>28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159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Juliano Varella De Carvalho</cp:lastModifiedBy>
  <cp:revision>2891</cp:revision>
  <cp:lastPrinted>2003-10-22T01:33:00Z</cp:lastPrinted>
  <dcterms:created xsi:type="dcterms:W3CDTF">2020-07-01T22:52:00Z</dcterms:created>
  <dcterms:modified xsi:type="dcterms:W3CDTF">2020-11-0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